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6181B1" w14:textId="77777777" w:rsidR="007145D6" w:rsidRDefault="007145D6" w:rsidP="00586262">
      <w:pPr>
        <w:shd w:val="clear" w:color="auto" w:fill="FFFFFF"/>
        <w:jc w:val="center"/>
        <w:rPr>
          <w:rFonts w:eastAsia="Times New Roman" w:cs="Arial"/>
          <w:b/>
          <w:lang w:eastAsia="en-CA"/>
        </w:rPr>
      </w:pPr>
    </w:p>
    <w:p w14:paraId="2EB9580A" w14:textId="77777777" w:rsidR="007145D6" w:rsidRDefault="007145D6" w:rsidP="00586262">
      <w:pPr>
        <w:shd w:val="clear" w:color="auto" w:fill="FFFFFF"/>
        <w:jc w:val="center"/>
        <w:rPr>
          <w:rFonts w:eastAsia="Times New Roman" w:cs="Arial"/>
          <w:b/>
          <w:lang w:eastAsia="en-CA"/>
        </w:rPr>
      </w:pPr>
    </w:p>
    <w:p w14:paraId="17735153" w14:textId="77777777" w:rsidR="007145D6" w:rsidRDefault="007145D6" w:rsidP="00586262">
      <w:pPr>
        <w:shd w:val="clear" w:color="auto" w:fill="FFFFFF"/>
        <w:jc w:val="center"/>
        <w:rPr>
          <w:rFonts w:eastAsia="Times New Roman" w:cs="Arial"/>
          <w:b/>
          <w:lang w:eastAsia="en-CA"/>
        </w:rPr>
      </w:pPr>
    </w:p>
    <w:p w14:paraId="3E03A0E3" w14:textId="77777777" w:rsidR="007145D6" w:rsidRPr="00AB163C" w:rsidRDefault="00837DBC" w:rsidP="00586262">
      <w:pPr>
        <w:shd w:val="clear" w:color="auto" w:fill="FFFFFF"/>
        <w:jc w:val="center"/>
        <w:rPr>
          <w:rFonts w:eastAsia="Times New Roman" w:cs="Arial"/>
          <w:b/>
          <w:lang w:eastAsia="en-CA"/>
        </w:rPr>
      </w:pPr>
      <w:r>
        <w:rPr>
          <w:rFonts w:eastAsia="Times New Roman" w:cs="Arial"/>
          <w:b/>
          <w:lang w:eastAsia="en-CA"/>
        </w:rPr>
        <w:t>The Current Limitations and Future Direction of Instrument</w:t>
      </w:r>
      <w:r w:rsidR="00B537DE">
        <w:rPr>
          <w:rFonts w:eastAsia="Times New Roman" w:cs="Arial"/>
          <w:b/>
          <w:lang w:eastAsia="en-CA"/>
        </w:rPr>
        <w:t xml:space="preserve"> Design for</w:t>
      </w:r>
      <w:r>
        <w:rPr>
          <w:rFonts w:eastAsia="Times New Roman" w:cs="Arial"/>
          <w:b/>
          <w:lang w:eastAsia="en-CA"/>
        </w:rPr>
        <w:t xml:space="preserve"> Totally Endoscopic Ea</w:t>
      </w:r>
      <w:r w:rsidR="00801A72">
        <w:rPr>
          <w:rFonts w:eastAsia="Times New Roman" w:cs="Arial"/>
          <w:b/>
          <w:lang w:eastAsia="en-CA"/>
        </w:rPr>
        <w:t>r Surgery: A Needs Analysis Surv</w:t>
      </w:r>
      <w:r>
        <w:rPr>
          <w:rFonts w:eastAsia="Times New Roman" w:cs="Arial"/>
          <w:b/>
          <w:lang w:eastAsia="en-CA"/>
        </w:rPr>
        <w:t>ey.</w:t>
      </w:r>
    </w:p>
    <w:p w14:paraId="2C400619" w14:textId="77777777" w:rsidR="007145D6" w:rsidRPr="00AB163C" w:rsidRDefault="007145D6" w:rsidP="00586262">
      <w:pPr>
        <w:shd w:val="clear" w:color="auto" w:fill="FFFFFF"/>
        <w:jc w:val="center"/>
        <w:rPr>
          <w:rFonts w:eastAsia="Times New Roman" w:cs="Arial"/>
          <w:b/>
          <w:lang w:eastAsia="en-CA"/>
        </w:rPr>
      </w:pPr>
    </w:p>
    <w:p w14:paraId="2F36BA8F" w14:textId="77777777" w:rsidR="007145D6" w:rsidRPr="00AB163C" w:rsidRDefault="007145D6" w:rsidP="00586262">
      <w:pPr>
        <w:shd w:val="clear" w:color="auto" w:fill="FFFFFF"/>
        <w:jc w:val="center"/>
        <w:rPr>
          <w:rFonts w:eastAsia="Times New Roman" w:cs="Arial"/>
          <w:lang w:eastAsia="en-CA"/>
        </w:rPr>
      </w:pPr>
      <w:r w:rsidRPr="00AB163C">
        <w:rPr>
          <w:rFonts w:eastAsia="Times New Roman" w:cs="Arial"/>
          <w:lang w:eastAsia="en-CA"/>
        </w:rPr>
        <w:t xml:space="preserve">Short title: </w:t>
      </w:r>
      <w:r w:rsidR="00B537DE">
        <w:rPr>
          <w:rFonts w:eastAsia="Times New Roman" w:cs="Arial"/>
          <w:lang w:eastAsia="en-CA"/>
        </w:rPr>
        <w:t>Needs analysis for endoscopic ear surgery in</w:t>
      </w:r>
      <w:r w:rsidR="00FD143A">
        <w:rPr>
          <w:rFonts w:eastAsia="Times New Roman" w:cs="Arial"/>
          <w:lang w:eastAsia="en-CA"/>
        </w:rPr>
        <w:t>s</w:t>
      </w:r>
      <w:r w:rsidR="00B537DE">
        <w:rPr>
          <w:rFonts w:eastAsia="Times New Roman" w:cs="Arial"/>
          <w:lang w:eastAsia="en-CA"/>
        </w:rPr>
        <w:t>truments</w:t>
      </w:r>
      <w:r w:rsidR="00837DBC">
        <w:rPr>
          <w:rFonts w:eastAsia="Times New Roman" w:cs="Arial"/>
          <w:lang w:eastAsia="en-CA"/>
        </w:rPr>
        <w:t>.</w:t>
      </w:r>
    </w:p>
    <w:p w14:paraId="619FD2BE" w14:textId="77777777" w:rsidR="007145D6" w:rsidRPr="00AB163C" w:rsidRDefault="007145D6" w:rsidP="00586262">
      <w:pPr>
        <w:contextualSpacing/>
        <w:jc w:val="center"/>
        <w:rPr>
          <w:rFonts w:cs="Arial"/>
          <w:b/>
        </w:rPr>
      </w:pPr>
    </w:p>
    <w:p w14:paraId="4B64B836" w14:textId="77777777" w:rsidR="007145D6" w:rsidRDefault="007145D6" w:rsidP="00586262">
      <w:pPr>
        <w:contextualSpacing/>
        <w:rPr>
          <w:rFonts w:cs="Arial"/>
        </w:rPr>
      </w:pPr>
    </w:p>
    <w:p w14:paraId="71FBCCC0" w14:textId="77777777" w:rsidR="007145D6" w:rsidRDefault="007145D6" w:rsidP="00586262">
      <w:pPr>
        <w:contextualSpacing/>
        <w:rPr>
          <w:rFonts w:cs="Arial"/>
        </w:rPr>
      </w:pPr>
    </w:p>
    <w:p w14:paraId="63EAD97C" w14:textId="77777777" w:rsidR="007145D6" w:rsidRDefault="007145D6" w:rsidP="00586262">
      <w:pPr>
        <w:contextualSpacing/>
        <w:rPr>
          <w:rFonts w:cs="Arial"/>
        </w:rPr>
      </w:pPr>
    </w:p>
    <w:p w14:paraId="43A64E14" w14:textId="77777777" w:rsidR="007145D6" w:rsidRDefault="007145D6" w:rsidP="00586262">
      <w:pPr>
        <w:contextualSpacing/>
        <w:rPr>
          <w:rFonts w:cs="Arial"/>
        </w:rPr>
      </w:pPr>
    </w:p>
    <w:p w14:paraId="5E0E1B8C" w14:textId="77777777" w:rsidR="007145D6" w:rsidRDefault="007145D6" w:rsidP="00586262">
      <w:pPr>
        <w:contextualSpacing/>
        <w:rPr>
          <w:rFonts w:cs="Arial"/>
        </w:rPr>
      </w:pPr>
    </w:p>
    <w:p w14:paraId="5E43B23C" w14:textId="77777777" w:rsidR="007145D6" w:rsidRPr="00AB163C" w:rsidRDefault="00B34B53" w:rsidP="00586262">
      <w:pPr>
        <w:contextualSpacing/>
        <w:rPr>
          <w:rFonts w:cs="Arial"/>
        </w:rPr>
      </w:pPr>
      <w:proofErr w:type="spellStart"/>
      <w:r>
        <w:rPr>
          <w:rFonts w:cs="Arial"/>
        </w:rPr>
        <w:t>Arushri</w:t>
      </w:r>
      <w:proofErr w:type="spellEnd"/>
      <w:r w:rsidR="003B3236">
        <w:rPr>
          <w:rFonts w:cs="Arial"/>
        </w:rPr>
        <w:t xml:space="preserve"> </w:t>
      </w:r>
      <w:proofErr w:type="spellStart"/>
      <w:r>
        <w:rPr>
          <w:rFonts w:cs="Arial"/>
        </w:rPr>
        <w:t>Swarup</w:t>
      </w:r>
      <w:proofErr w:type="spellEnd"/>
      <w:r>
        <w:rPr>
          <w:rFonts w:cs="Arial"/>
        </w:rPr>
        <w:t xml:space="preserve"> BASc</w:t>
      </w:r>
      <w:r w:rsidR="007145D6" w:rsidRPr="007145D6">
        <w:rPr>
          <w:rFonts w:cs="Arial"/>
          <w:vertAlign w:val="superscript"/>
        </w:rPr>
        <w:t>1,2</w:t>
      </w:r>
      <w:r w:rsidR="007145D6">
        <w:rPr>
          <w:rFonts w:cs="Arial"/>
        </w:rPr>
        <w:t xml:space="preserve">, </w:t>
      </w:r>
      <w:r w:rsidR="007145D6" w:rsidRPr="00AB163C">
        <w:rPr>
          <w:rFonts w:cs="Arial"/>
        </w:rPr>
        <w:t xml:space="preserve">Gavin J. le Nobel, </w:t>
      </w:r>
      <w:proofErr w:type="spellStart"/>
      <w:r w:rsidR="007145D6">
        <w:rPr>
          <w:rFonts w:cs="Arial"/>
        </w:rPr>
        <w:t>BSc.Eng</w:t>
      </w:r>
      <w:proofErr w:type="spellEnd"/>
      <w:r w:rsidR="003B3236">
        <w:rPr>
          <w:rFonts w:cs="Arial"/>
        </w:rPr>
        <w:t xml:space="preserve"> </w:t>
      </w:r>
      <w:r w:rsidR="007145D6" w:rsidRPr="00AB163C">
        <w:rPr>
          <w:rFonts w:cs="Arial"/>
        </w:rPr>
        <w:t>MD</w:t>
      </w:r>
      <w:r w:rsidR="007145D6">
        <w:rPr>
          <w:rFonts w:cs="Arial"/>
        </w:rPr>
        <w:t xml:space="preserve"> FRCSC</w:t>
      </w:r>
      <w:r w:rsidR="007145D6">
        <w:rPr>
          <w:rFonts w:cs="Arial"/>
          <w:vertAlign w:val="superscript"/>
        </w:rPr>
        <w:t>2</w:t>
      </w:r>
      <w:r w:rsidR="007145D6" w:rsidRPr="00AB163C">
        <w:rPr>
          <w:rFonts w:cs="Arial"/>
          <w:vertAlign w:val="superscript"/>
        </w:rPr>
        <w:t>,</w:t>
      </w:r>
      <w:r w:rsidR="007145D6">
        <w:rPr>
          <w:rFonts w:cs="Arial"/>
          <w:vertAlign w:val="superscript"/>
        </w:rPr>
        <w:t>3</w:t>
      </w:r>
      <w:r w:rsidR="007145D6">
        <w:rPr>
          <w:rFonts w:cs="Arial"/>
        </w:rPr>
        <w:t>,</w:t>
      </w:r>
      <w:r w:rsidR="007145D6" w:rsidRPr="00AB163C">
        <w:rPr>
          <w:rFonts w:cs="Arial"/>
        </w:rPr>
        <w:t xml:space="preserve"> Adrian James</w:t>
      </w:r>
      <w:r w:rsidR="007145D6" w:rsidRPr="00AB163C">
        <w:rPr>
          <w:rFonts w:cs="Arial"/>
          <w:vertAlign w:val="superscript"/>
        </w:rPr>
        <w:t>1,2</w:t>
      </w:r>
      <w:r w:rsidR="007145D6">
        <w:rPr>
          <w:rFonts w:cs="Arial"/>
          <w:vertAlign w:val="superscript"/>
        </w:rPr>
        <w:t>,3</w:t>
      </w:r>
      <w:r w:rsidR="007145D6">
        <w:rPr>
          <w:rFonts w:cs="Arial"/>
        </w:rPr>
        <w:t xml:space="preserve"> MA DM</w:t>
      </w:r>
      <w:r w:rsidR="007145D6" w:rsidRPr="00AB163C">
        <w:rPr>
          <w:rFonts w:cs="Arial"/>
        </w:rPr>
        <w:t xml:space="preserve"> FRCS.</w:t>
      </w:r>
    </w:p>
    <w:p w14:paraId="6619829C" w14:textId="77777777" w:rsidR="007145D6" w:rsidRPr="00AB163C" w:rsidRDefault="007145D6" w:rsidP="00586262">
      <w:pPr>
        <w:contextualSpacing/>
        <w:rPr>
          <w:rFonts w:cs="Arial"/>
        </w:rPr>
      </w:pPr>
    </w:p>
    <w:p w14:paraId="7BB47A34" w14:textId="77777777" w:rsidR="007145D6" w:rsidRDefault="007145D6" w:rsidP="00586262">
      <w:pPr>
        <w:contextualSpacing/>
        <w:rPr>
          <w:rFonts w:cs="Arial"/>
        </w:rPr>
      </w:pPr>
      <w:r>
        <w:rPr>
          <w:rFonts w:cs="Arial"/>
          <w:vertAlign w:val="superscript"/>
        </w:rPr>
        <w:t>1</w:t>
      </w:r>
      <w:r w:rsidRPr="00AB163C">
        <w:rPr>
          <w:rFonts w:cs="Arial"/>
        </w:rPr>
        <w:t>Hospital for Sick Children, Toronto, ON</w:t>
      </w:r>
    </w:p>
    <w:p w14:paraId="55C10D6F" w14:textId="77777777" w:rsidR="007145D6" w:rsidRDefault="007145D6" w:rsidP="00586262">
      <w:pPr>
        <w:contextualSpacing/>
        <w:rPr>
          <w:rFonts w:cs="Arial"/>
        </w:rPr>
      </w:pPr>
      <w:r w:rsidRPr="007145D6">
        <w:rPr>
          <w:rFonts w:cs="Arial"/>
          <w:vertAlign w:val="superscript"/>
        </w:rPr>
        <w:t>2</w:t>
      </w:r>
      <w:r w:rsidR="00B34B53">
        <w:rPr>
          <w:rFonts w:cs="Arial"/>
        </w:rPr>
        <w:t>Institute of Biomaterials and Biomedical Engineering</w:t>
      </w:r>
      <w:r>
        <w:rPr>
          <w:rFonts w:cs="Arial"/>
        </w:rPr>
        <w:t>, University of Toronto, Toronto, ON</w:t>
      </w:r>
    </w:p>
    <w:p w14:paraId="6A2D2E91" w14:textId="77777777" w:rsidR="007145D6" w:rsidRPr="00AB163C" w:rsidRDefault="007145D6" w:rsidP="00586262">
      <w:pPr>
        <w:contextualSpacing/>
        <w:rPr>
          <w:rFonts w:cs="Arial"/>
        </w:rPr>
      </w:pPr>
      <w:r>
        <w:rPr>
          <w:rFonts w:cs="Arial"/>
          <w:vertAlign w:val="superscript"/>
        </w:rPr>
        <w:t>3</w:t>
      </w:r>
      <w:r w:rsidRPr="00AB163C">
        <w:rPr>
          <w:rFonts w:cs="Arial"/>
        </w:rPr>
        <w:t xml:space="preserve">Department of Otolaryngology Head and Neck Surgery, University of </w:t>
      </w:r>
      <w:r>
        <w:rPr>
          <w:rFonts w:cs="Arial"/>
        </w:rPr>
        <w:t>Toronto, Toronto, ON</w:t>
      </w:r>
    </w:p>
    <w:p w14:paraId="6260694F" w14:textId="77777777" w:rsidR="007145D6" w:rsidRPr="00AB163C" w:rsidRDefault="007145D6" w:rsidP="00586262">
      <w:pPr>
        <w:contextualSpacing/>
        <w:rPr>
          <w:rFonts w:cs="Arial"/>
        </w:rPr>
      </w:pPr>
    </w:p>
    <w:p w14:paraId="27B4E679" w14:textId="77777777" w:rsidR="007145D6" w:rsidRPr="00AB163C" w:rsidRDefault="007145D6" w:rsidP="00586262">
      <w:pPr>
        <w:contextualSpacing/>
        <w:jc w:val="center"/>
        <w:rPr>
          <w:rFonts w:cs="Arial"/>
          <w:b/>
        </w:rPr>
      </w:pPr>
    </w:p>
    <w:p w14:paraId="61FA8393" w14:textId="77777777" w:rsidR="007145D6" w:rsidRPr="00AB163C" w:rsidRDefault="007145D6" w:rsidP="00586262">
      <w:pPr>
        <w:contextualSpacing/>
        <w:jc w:val="center"/>
        <w:rPr>
          <w:rFonts w:cs="Arial"/>
        </w:rPr>
      </w:pPr>
      <w:r w:rsidRPr="00AB163C">
        <w:rPr>
          <w:rFonts w:cs="Arial"/>
        </w:rPr>
        <w:t>Corresponding author:</w:t>
      </w:r>
    </w:p>
    <w:p w14:paraId="62969383" w14:textId="77777777" w:rsidR="007145D6" w:rsidRPr="00AB163C" w:rsidRDefault="007145D6" w:rsidP="00586262">
      <w:pPr>
        <w:contextualSpacing/>
        <w:jc w:val="center"/>
        <w:rPr>
          <w:rFonts w:cs="Arial"/>
        </w:rPr>
      </w:pPr>
      <w:r w:rsidRPr="00AB163C">
        <w:rPr>
          <w:rFonts w:cs="Arial"/>
        </w:rPr>
        <w:t>Dr. Adrian James</w:t>
      </w:r>
    </w:p>
    <w:p w14:paraId="45A6051F" w14:textId="77777777" w:rsidR="007145D6" w:rsidRDefault="00FB076D" w:rsidP="00586262">
      <w:pPr>
        <w:contextualSpacing/>
        <w:jc w:val="center"/>
        <w:rPr>
          <w:rFonts w:cs="Arial"/>
          <w:color w:val="323232"/>
        </w:rPr>
      </w:pPr>
      <w:r>
        <w:rPr>
          <w:rFonts w:cs="Arial"/>
          <w:color w:val="323232"/>
        </w:rPr>
        <w:t xml:space="preserve">Phone: </w:t>
      </w:r>
      <w:r w:rsidR="007145D6" w:rsidRPr="00AB163C">
        <w:rPr>
          <w:rFonts w:cs="Arial"/>
          <w:color w:val="323232"/>
        </w:rPr>
        <w:t>(416) 813-4938</w:t>
      </w:r>
    </w:p>
    <w:p w14:paraId="0D1F4BC2" w14:textId="77777777" w:rsidR="00FB076D" w:rsidRPr="00AB163C" w:rsidRDefault="00FB076D" w:rsidP="00586262">
      <w:pPr>
        <w:contextualSpacing/>
        <w:jc w:val="center"/>
        <w:rPr>
          <w:rFonts w:cs="Arial"/>
          <w:color w:val="323232"/>
        </w:rPr>
      </w:pPr>
      <w:r>
        <w:rPr>
          <w:rFonts w:cs="Arial"/>
          <w:color w:val="323232"/>
        </w:rPr>
        <w:t>Fax: (416) 813-</w:t>
      </w:r>
      <w:r w:rsidRPr="00FB076D">
        <w:rPr>
          <w:rFonts w:cs="Arial"/>
          <w:color w:val="323232"/>
        </w:rPr>
        <w:t>5036</w:t>
      </w:r>
    </w:p>
    <w:p w14:paraId="04AA0E9F" w14:textId="77777777" w:rsidR="007145D6" w:rsidRPr="00AB163C" w:rsidRDefault="007145D6" w:rsidP="00586262">
      <w:pPr>
        <w:contextualSpacing/>
        <w:jc w:val="center"/>
        <w:rPr>
          <w:rFonts w:cs="Arial"/>
        </w:rPr>
      </w:pPr>
      <w:r w:rsidRPr="00AB163C">
        <w:rPr>
          <w:rFonts w:eastAsia="Times New Roman" w:cs="Arial"/>
          <w:i/>
          <w:iCs/>
          <w:color w:val="000000"/>
          <w:lang w:val="en-CA" w:eastAsia="en-CA"/>
        </w:rPr>
        <w:t>Hospital for Sick Children</w:t>
      </w:r>
    </w:p>
    <w:p w14:paraId="0AFFA5A2" w14:textId="77777777" w:rsidR="007145D6" w:rsidRPr="00AB163C" w:rsidRDefault="007145D6" w:rsidP="00586262">
      <w:pPr>
        <w:contextualSpacing/>
        <w:jc w:val="center"/>
        <w:rPr>
          <w:rFonts w:eastAsia="Times New Roman" w:cs="Arial"/>
          <w:iCs/>
          <w:color w:val="000000"/>
          <w:lang w:val="en-CA" w:eastAsia="en-CA"/>
        </w:rPr>
      </w:pPr>
      <w:r w:rsidRPr="00AB163C">
        <w:rPr>
          <w:rFonts w:eastAsia="Times New Roman" w:cs="Arial"/>
          <w:iCs/>
          <w:color w:val="000000"/>
          <w:lang w:val="en-CA" w:eastAsia="en-CA"/>
        </w:rPr>
        <w:t>555 University Avenue</w:t>
      </w:r>
    </w:p>
    <w:p w14:paraId="0C81F05A" w14:textId="77777777" w:rsidR="007145D6" w:rsidRPr="00AB163C" w:rsidRDefault="007145D6" w:rsidP="00586262">
      <w:pPr>
        <w:contextualSpacing/>
        <w:jc w:val="center"/>
        <w:rPr>
          <w:rFonts w:eastAsia="Times New Roman" w:cs="Arial"/>
          <w:iCs/>
          <w:color w:val="000000"/>
          <w:lang w:val="en-CA" w:eastAsia="en-CA"/>
        </w:rPr>
      </w:pPr>
      <w:r w:rsidRPr="00AB163C">
        <w:rPr>
          <w:rFonts w:eastAsia="Times New Roman" w:cs="Arial"/>
          <w:iCs/>
          <w:color w:val="000000"/>
          <w:lang w:val="en-CA" w:eastAsia="en-CA"/>
        </w:rPr>
        <w:t>Toronto ON, Canada, M5G 1X8</w:t>
      </w:r>
    </w:p>
    <w:p w14:paraId="6FEE5E85" w14:textId="77777777" w:rsidR="007145D6" w:rsidRDefault="007145D6" w:rsidP="00586262">
      <w:pPr>
        <w:contextualSpacing/>
        <w:jc w:val="center"/>
        <w:rPr>
          <w:rFonts w:cs="Arial"/>
          <w:color w:val="000000"/>
          <w:shd w:val="clear" w:color="auto" w:fill="FFFFFF"/>
        </w:rPr>
      </w:pPr>
      <w:r w:rsidRPr="00AB163C">
        <w:rPr>
          <w:rFonts w:eastAsia="Times New Roman" w:cs="Arial"/>
          <w:iCs/>
          <w:color w:val="000000"/>
          <w:lang w:val="en-CA" w:eastAsia="en-CA"/>
        </w:rPr>
        <w:t>email: adr.james@utoronto.ca</w:t>
      </w:r>
      <w:r w:rsidRPr="00AB163C">
        <w:rPr>
          <w:rFonts w:cs="Arial"/>
          <w:color w:val="000000"/>
          <w:shd w:val="clear" w:color="auto" w:fill="FFFFFF"/>
        </w:rPr>
        <w:t> </w:t>
      </w:r>
    </w:p>
    <w:p w14:paraId="26AD0C81" w14:textId="77777777" w:rsidR="00FB076D" w:rsidRDefault="00FB076D" w:rsidP="00586262">
      <w:pPr>
        <w:contextualSpacing/>
        <w:jc w:val="center"/>
        <w:rPr>
          <w:rFonts w:cs="Arial"/>
          <w:color w:val="000000"/>
          <w:shd w:val="clear" w:color="auto" w:fill="FFFFFF"/>
        </w:rPr>
      </w:pPr>
    </w:p>
    <w:p w14:paraId="57C571D3" w14:textId="77777777" w:rsidR="00FB076D" w:rsidRDefault="00FB076D" w:rsidP="00586262">
      <w:pPr>
        <w:contextualSpacing/>
        <w:jc w:val="center"/>
        <w:rPr>
          <w:rFonts w:cs="Arial"/>
          <w:color w:val="000000"/>
          <w:shd w:val="clear" w:color="auto" w:fill="FFFFFF"/>
        </w:rPr>
      </w:pPr>
      <w:r>
        <w:rPr>
          <w:rFonts w:cs="Arial"/>
          <w:color w:val="000000"/>
          <w:shd w:val="clear" w:color="auto" w:fill="FFFFFF"/>
        </w:rPr>
        <w:t>Sources of funding:</w:t>
      </w:r>
    </w:p>
    <w:p w14:paraId="4CAC9800" w14:textId="77777777" w:rsidR="00FB076D" w:rsidRDefault="00FB076D" w:rsidP="00586262">
      <w:pPr>
        <w:contextualSpacing/>
        <w:jc w:val="center"/>
        <w:rPr>
          <w:rFonts w:cs="Arial"/>
          <w:color w:val="000000"/>
          <w:shd w:val="clear" w:color="auto" w:fill="FFFFFF"/>
        </w:rPr>
      </w:pPr>
      <w:r>
        <w:rPr>
          <w:rFonts w:cs="Arial"/>
          <w:color w:val="000000"/>
          <w:shd w:val="clear" w:color="auto" w:fill="FFFFFF"/>
        </w:rPr>
        <w:t>Director’s Innovation Award, Institute of Biomaterials and Biomedical Engineering, University of Toronto</w:t>
      </w:r>
    </w:p>
    <w:p w14:paraId="14500481" w14:textId="77777777" w:rsidR="00FB076D" w:rsidRPr="009648E5" w:rsidRDefault="00FB076D" w:rsidP="00586262">
      <w:pPr>
        <w:contextualSpacing/>
        <w:jc w:val="center"/>
        <w:rPr>
          <w:rFonts w:cs="Arial"/>
          <w:color w:val="000000"/>
          <w:shd w:val="clear" w:color="auto" w:fill="FFFFFF"/>
        </w:rPr>
      </w:pPr>
      <w:r>
        <w:rPr>
          <w:rFonts w:cs="Arial"/>
          <w:color w:val="000000"/>
          <w:shd w:val="clear" w:color="auto" w:fill="FFFFFF"/>
        </w:rPr>
        <w:t>Department of Otolaryngology – Head &amp; Neck Surgery, Hospital for Sick Children</w:t>
      </w:r>
    </w:p>
    <w:p w14:paraId="5CC98DCC" w14:textId="77777777" w:rsidR="007145D6" w:rsidRPr="00AB163C" w:rsidRDefault="007145D6" w:rsidP="00586262">
      <w:pPr>
        <w:spacing w:line="360" w:lineRule="auto"/>
        <w:contextualSpacing/>
        <w:rPr>
          <w:rFonts w:cs="Arial"/>
          <w:b/>
        </w:rPr>
      </w:pPr>
    </w:p>
    <w:p w14:paraId="3B51A925" w14:textId="77777777" w:rsidR="007145D6" w:rsidRPr="00AB163C" w:rsidRDefault="007145D6" w:rsidP="00586262">
      <w:pPr>
        <w:spacing w:line="360" w:lineRule="auto"/>
        <w:contextualSpacing/>
        <w:rPr>
          <w:rFonts w:cs="Arial"/>
          <w:b/>
        </w:rPr>
      </w:pPr>
    </w:p>
    <w:p w14:paraId="46D2C8B5" w14:textId="77777777" w:rsidR="007145D6" w:rsidRPr="00AB163C" w:rsidRDefault="007145D6" w:rsidP="00586262">
      <w:pPr>
        <w:spacing w:line="360" w:lineRule="auto"/>
        <w:contextualSpacing/>
        <w:rPr>
          <w:rFonts w:cs="Arial"/>
          <w:b/>
        </w:rPr>
      </w:pPr>
    </w:p>
    <w:p w14:paraId="1F6AA08C" w14:textId="77777777" w:rsidR="007145D6" w:rsidRPr="00AB163C" w:rsidRDefault="007145D6" w:rsidP="00586262">
      <w:pPr>
        <w:spacing w:line="360" w:lineRule="auto"/>
        <w:contextualSpacing/>
        <w:rPr>
          <w:rFonts w:cs="Arial"/>
          <w:b/>
        </w:rPr>
      </w:pPr>
    </w:p>
    <w:p w14:paraId="589DD7B3" w14:textId="77777777" w:rsidR="007145D6" w:rsidRPr="00AB163C" w:rsidRDefault="007145D6" w:rsidP="00586262">
      <w:pPr>
        <w:spacing w:line="360" w:lineRule="auto"/>
        <w:contextualSpacing/>
        <w:rPr>
          <w:rFonts w:cs="Arial"/>
          <w:b/>
        </w:rPr>
      </w:pPr>
    </w:p>
    <w:p w14:paraId="3A68DAC0" w14:textId="77777777" w:rsidR="007145D6" w:rsidRPr="00AB163C" w:rsidRDefault="007145D6" w:rsidP="00586262">
      <w:pPr>
        <w:spacing w:line="360" w:lineRule="auto"/>
        <w:contextualSpacing/>
        <w:rPr>
          <w:rFonts w:cs="Arial"/>
          <w:b/>
        </w:rPr>
      </w:pPr>
    </w:p>
    <w:p w14:paraId="639CC0BA" w14:textId="77777777" w:rsidR="007145D6" w:rsidRPr="00AB163C" w:rsidRDefault="007145D6" w:rsidP="00586262">
      <w:pPr>
        <w:spacing w:line="360" w:lineRule="auto"/>
        <w:contextualSpacing/>
        <w:rPr>
          <w:rFonts w:cs="Arial"/>
          <w:b/>
        </w:rPr>
      </w:pPr>
    </w:p>
    <w:p w14:paraId="0F9A9CA1" w14:textId="77777777" w:rsidR="00586262" w:rsidRDefault="00586262" w:rsidP="00586262">
      <w:pPr>
        <w:spacing w:line="360" w:lineRule="auto"/>
        <w:sectPr w:rsidR="00586262" w:rsidSect="008D470F">
          <w:footerReference w:type="default" r:id="rId8"/>
          <w:pgSz w:w="12240" w:h="15840"/>
          <w:pgMar w:top="1440" w:right="1440" w:bottom="1440" w:left="1440" w:header="708" w:footer="708" w:gutter="0"/>
          <w:cols w:space="708"/>
          <w:docGrid w:linePitch="360"/>
        </w:sectPr>
      </w:pPr>
    </w:p>
    <w:p w14:paraId="39778609" w14:textId="77777777" w:rsidR="00B4071D" w:rsidRPr="008A4FE6" w:rsidRDefault="00752119" w:rsidP="008A4FE6">
      <w:pPr>
        <w:jc w:val="left"/>
        <w:rPr>
          <w:lang w:val="en-CA"/>
        </w:rPr>
      </w:pPr>
      <w:r w:rsidRPr="008A4FE6">
        <w:rPr>
          <w:b/>
          <w:lang w:val="en-CA"/>
        </w:rPr>
        <w:lastRenderedPageBreak/>
        <w:t>Journal</w:t>
      </w:r>
      <w:r w:rsidR="008A4FE6" w:rsidRPr="008A4FE6">
        <w:rPr>
          <w:b/>
          <w:lang w:val="en-CA"/>
        </w:rPr>
        <w:t xml:space="preserve"> - </w:t>
      </w:r>
      <w:r w:rsidR="0029378A" w:rsidRPr="008A4FE6">
        <w:rPr>
          <w:b/>
          <w:lang w:val="en-CA"/>
        </w:rPr>
        <w:t xml:space="preserve">Otology &amp; </w:t>
      </w:r>
      <w:proofErr w:type="spellStart"/>
      <w:r w:rsidR="0029378A" w:rsidRPr="008A4FE6">
        <w:rPr>
          <w:b/>
          <w:lang w:val="en-CA"/>
        </w:rPr>
        <w:t>Neurotology</w:t>
      </w:r>
      <w:proofErr w:type="spellEnd"/>
      <w:r w:rsidR="0029378A" w:rsidRPr="008A4FE6">
        <w:rPr>
          <w:b/>
          <w:lang w:val="en-CA"/>
        </w:rPr>
        <w:t xml:space="preserve"> </w:t>
      </w:r>
      <w:r w:rsidR="008A4FE6">
        <w:rPr>
          <w:b/>
          <w:lang w:val="en-CA"/>
        </w:rPr>
        <w:t xml:space="preserve">– </w:t>
      </w:r>
      <w:r w:rsidR="008A4FE6" w:rsidRPr="008A4FE6">
        <w:rPr>
          <w:lang w:val="en-CA"/>
        </w:rPr>
        <w:t xml:space="preserve">Author </w:t>
      </w:r>
      <w:proofErr w:type="spellStart"/>
      <w:r w:rsidR="008A4FE6" w:rsidRPr="008A4FE6">
        <w:rPr>
          <w:lang w:val="en-CA"/>
        </w:rPr>
        <w:t>instructions:</w:t>
      </w:r>
      <w:r w:rsidR="0029378A" w:rsidRPr="008A4FE6">
        <w:rPr>
          <w:lang w:val="en-CA"/>
        </w:rPr>
        <w:t>http</w:t>
      </w:r>
      <w:proofErr w:type="spellEnd"/>
      <w:r w:rsidR="0029378A" w:rsidRPr="008A4FE6">
        <w:rPr>
          <w:lang w:val="en-CA"/>
        </w:rPr>
        <w:t>://edmgr.ovid.com/on/accounts/ifauth.htm</w:t>
      </w:r>
    </w:p>
    <w:p w14:paraId="395DCDED" w14:textId="77777777" w:rsidR="00AC76C8" w:rsidRDefault="0029378A" w:rsidP="008A4FE6">
      <w:pPr>
        <w:pStyle w:val="ListParagraph"/>
        <w:numPr>
          <w:ilvl w:val="0"/>
          <w:numId w:val="24"/>
        </w:numPr>
        <w:spacing w:line="360" w:lineRule="auto"/>
        <w:rPr>
          <w:lang w:val="en-CA"/>
        </w:rPr>
      </w:pPr>
      <w:r w:rsidRPr="008A4FE6">
        <w:rPr>
          <w:b/>
          <w:bCs/>
          <w:lang w:val="en-CA"/>
        </w:rPr>
        <w:t>Basic Science Reports: </w:t>
      </w:r>
    </w:p>
    <w:p w14:paraId="5EB1E1F3" w14:textId="77777777" w:rsidR="0029378A" w:rsidRPr="008A4FE6" w:rsidRDefault="0029378A" w:rsidP="00AC76C8">
      <w:pPr>
        <w:pStyle w:val="ListParagraph"/>
        <w:numPr>
          <w:ilvl w:val="1"/>
          <w:numId w:val="24"/>
        </w:numPr>
        <w:spacing w:line="360" w:lineRule="auto"/>
        <w:rPr>
          <w:lang w:val="en-CA"/>
        </w:rPr>
      </w:pPr>
      <w:r w:rsidRPr="008A4FE6">
        <w:rPr>
          <w:lang w:val="en-CA"/>
        </w:rPr>
        <w:t>3500 words. This count does not include the abstract, references, tables, or figure legends.</w:t>
      </w:r>
    </w:p>
    <w:p w14:paraId="693613D9" w14:textId="77777777" w:rsidR="0029378A" w:rsidRPr="008A4FE6" w:rsidRDefault="0029378A" w:rsidP="00AC76C8">
      <w:pPr>
        <w:pStyle w:val="ListParagraph"/>
        <w:numPr>
          <w:ilvl w:val="1"/>
          <w:numId w:val="24"/>
        </w:numPr>
        <w:spacing w:line="360" w:lineRule="auto"/>
        <w:rPr>
          <w:lang w:val="en-CA"/>
        </w:rPr>
      </w:pPr>
      <w:r w:rsidRPr="008A4FE6">
        <w:rPr>
          <w:lang w:val="en-CA"/>
        </w:rPr>
        <w:t xml:space="preserve">6 main figures and tables. Individual figures may consist of figure parts (Figure 1A, 1B, </w:t>
      </w:r>
      <w:proofErr w:type="spellStart"/>
      <w:r w:rsidRPr="008A4FE6">
        <w:rPr>
          <w:lang w:val="en-CA"/>
        </w:rPr>
        <w:t>etc</w:t>
      </w:r>
      <w:proofErr w:type="spellEnd"/>
      <w:r w:rsidRPr="008A4FE6">
        <w:rPr>
          <w:lang w:val="en-CA"/>
        </w:rPr>
        <w:t>), but additional figures and tables should be submitted as Supplemental Digital Content.</w:t>
      </w:r>
    </w:p>
    <w:p w14:paraId="5AA44D3D" w14:textId="77777777" w:rsidR="00FB076D" w:rsidRPr="008A4FE6" w:rsidRDefault="00FB076D" w:rsidP="00AC76C8">
      <w:pPr>
        <w:pStyle w:val="ListParagraph"/>
        <w:numPr>
          <w:ilvl w:val="1"/>
          <w:numId w:val="24"/>
        </w:numPr>
        <w:spacing w:line="360" w:lineRule="auto"/>
        <w:rPr>
          <w:lang w:val="en-CA"/>
        </w:rPr>
      </w:pPr>
      <w:r w:rsidRPr="008A4FE6">
        <w:rPr>
          <w:lang w:val="en-CA"/>
        </w:rPr>
        <w:t>Title page – submitted as a separate word document</w:t>
      </w:r>
    </w:p>
    <w:p w14:paraId="6C33FC18" w14:textId="77777777" w:rsidR="00752119" w:rsidRPr="008A4FE6" w:rsidRDefault="00752119" w:rsidP="008A4FE6">
      <w:pPr>
        <w:pStyle w:val="Heading2"/>
        <w:rPr>
          <w:lang w:val="en-CA"/>
        </w:rPr>
      </w:pPr>
      <w:r w:rsidRPr="008A4FE6">
        <w:rPr>
          <w:lang w:val="en-CA"/>
        </w:rPr>
        <w:t>Abstract:</w:t>
      </w:r>
    </w:p>
    <w:p w14:paraId="215B03E1" w14:textId="77777777" w:rsidR="0029378A" w:rsidRPr="008A4FE6" w:rsidRDefault="0029378A" w:rsidP="008A4FE6">
      <w:pPr>
        <w:pStyle w:val="ListParagraph"/>
        <w:numPr>
          <w:ilvl w:val="0"/>
          <w:numId w:val="23"/>
        </w:numPr>
        <w:spacing w:line="360" w:lineRule="auto"/>
        <w:rPr>
          <w:lang w:val="en-CA"/>
        </w:rPr>
      </w:pPr>
      <w:r w:rsidRPr="008A4FE6">
        <w:rPr>
          <w:lang w:val="en-CA"/>
        </w:rPr>
        <w:t>250 words</w:t>
      </w:r>
    </w:p>
    <w:p w14:paraId="3BB09C97" w14:textId="77777777" w:rsidR="001078C0" w:rsidRPr="004E5E22" w:rsidRDefault="00435A1F" w:rsidP="004E5E22">
      <w:pPr>
        <w:pStyle w:val="ListParagraph"/>
        <w:numPr>
          <w:ilvl w:val="0"/>
          <w:numId w:val="23"/>
        </w:numPr>
        <w:spacing w:line="360" w:lineRule="auto"/>
        <w:jc w:val="left"/>
        <w:rPr>
          <w:lang w:val="en-CA"/>
        </w:rPr>
      </w:pPr>
      <w:r w:rsidRPr="00AC76C8">
        <w:rPr>
          <w:b/>
          <w:lang w:val="en-CA"/>
        </w:rPr>
        <w:t>Hypothesis: </w:t>
      </w:r>
      <w:r w:rsidRPr="008A4FE6">
        <w:rPr>
          <w:lang w:val="en-CA"/>
        </w:rPr>
        <w:t>Brief, clear statement of the main goals of the investigation. </w:t>
      </w:r>
      <w:r w:rsidRPr="008A4FE6">
        <w:rPr>
          <w:lang w:val="en-CA"/>
        </w:rPr>
        <w:br/>
      </w:r>
      <w:r w:rsidRPr="00AC76C8">
        <w:rPr>
          <w:b/>
          <w:lang w:val="en-CA"/>
        </w:rPr>
        <w:t>Background:</w:t>
      </w:r>
      <w:r w:rsidRPr="008A4FE6">
        <w:rPr>
          <w:lang w:val="en-CA"/>
        </w:rPr>
        <w:t> Concise; designed for orientation of the reader who is unfamiliar with this line of investigation. </w:t>
      </w:r>
      <w:r w:rsidRPr="008A4FE6">
        <w:rPr>
          <w:lang w:val="en-CA"/>
        </w:rPr>
        <w:br/>
      </w:r>
      <w:r w:rsidRPr="00AC76C8">
        <w:rPr>
          <w:b/>
          <w:lang w:val="en-CA"/>
        </w:rPr>
        <w:t>Methods:</w:t>
      </w:r>
      <w:r w:rsidRPr="008A4FE6">
        <w:rPr>
          <w:lang w:val="en-CA"/>
        </w:rPr>
        <w:t> Succinct summary of techniques and materials used. </w:t>
      </w:r>
      <w:r w:rsidRPr="008A4FE6">
        <w:rPr>
          <w:lang w:val="en-CA"/>
        </w:rPr>
        <w:br/>
      </w:r>
      <w:r w:rsidRPr="00AC76C8">
        <w:rPr>
          <w:b/>
          <w:lang w:val="en-CA"/>
        </w:rPr>
        <w:t>Results:</w:t>
      </w:r>
      <w:r w:rsidRPr="008A4FE6">
        <w:rPr>
          <w:lang w:val="en-CA"/>
        </w:rPr>
        <w:t> Include statistical measures where appropriate. </w:t>
      </w:r>
      <w:r w:rsidRPr="008A4FE6">
        <w:rPr>
          <w:lang w:val="en-CA"/>
        </w:rPr>
        <w:br/>
      </w:r>
      <w:r w:rsidRPr="00AC76C8">
        <w:rPr>
          <w:b/>
          <w:lang w:val="en-CA"/>
        </w:rPr>
        <w:t>Conclusion:</w:t>
      </w:r>
      <w:r w:rsidRPr="008A4FE6">
        <w:rPr>
          <w:lang w:val="en-CA"/>
        </w:rPr>
        <w:t> Include only those directly supported by data generated from this study. Emphasize clinical relevance wherever possible.</w:t>
      </w:r>
    </w:p>
    <w:p w14:paraId="01741C22" w14:textId="77777777" w:rsidR="00AA3FC3" w:rsidRPr="00586262" w:rsidRDefault="00FB076D" w:rsidP="00586262">
      <w:pPr>
        <w:pStyle w:val="Heading2"/>
        <w:spacing w:line="360" w:lineRule="auto"/>
        <w:rPr>
          <w:lang w:val="en-CA"/>
        </w:rPr>
      </w:pPr>
      <w:r>
        <w:rPr>
          <w:lang w:val="en-CA"/>
        </w:rPr>
        <w:t>Introduction</w:t>
      </w:r>
      <w:r w:rsidR="00752119">
        <w:rPr>
          <w:lang w:val="en-CA"/>
        </w:rPr>
        <w:t xml:space="preserve">: </w:t>
      </w:r>
    </w:p>
    <w:p w14:paraId="5E67FE92" w14:textId="77777777" w:rsidR="008B1AB6" w:rsidRDefault="00812770" w:rsidP="00586262">
      <w:pPr>
        <w:spacing w:line="360" w:lineRule="auto"/>
        <w:ind w:firstLine="720"/>
      </w:pPr>
      <w:r>
        <w:t xml:space="preserve">Endoscopes </w:t>
      </w:r>
      <w:r w:rsidR="008808A3">
        <w:t xml:space="preserve">can facilitate middle ear surgery by providing </w:t>
      </w:r>
      <w:r>
        <w:t>direct access and a wide</w:t>
      </w:r>
      <w:r w:rsidR="00A440DB">
        <w:t xml:space="preserve"> angle</w:t>
      </w:r>
      <w:r>
        <w:t xml:space="preserve"> view in</w:t>
      </w:r>
      <w:r w:rsidR="00131720">
        <w:t>to the middle ear, reducing the time</w:t>
      </w:r>
      <w:r>
        <w:t xml:space="preserve"> required </w:t>
      </w:r>
      <w:r w:rsidR="008808A3">
        <w:t xml:space="preserve">for </w:t>
      </w:r>
      <w:r>
        <w:t>ga</w:t>
      </w:r>
      <w:r w:rsidR="00131720">
        <w:t>in</w:t>
      </w:r>
      <w:r w:rsidR="008808A3">
        <w:t>ing</w:t>
      </w:r>
      <w:r w:rsidR="00131720">
        <w:t xml:space="preserve"> access, drill</w:t>
      </w:r>
      <w:r w:rsidR="008808A3">
        <w:t>ing</w:t>
      </w:r>
      <w:r w:rsidR="00131720">
        <w:t xml:space="preserve"> bone for exposure and </w:t>
      </w:r>
      <w:r w:rsidR="008808A3">
        <w:t xml:space="preserve">wound </w:t>
      </w:r>
      <w:r>
        <w:t>clos</w:t>
      </w:r>
      <w:r w:rsidR="008808A3">
        <w:t xml:space="preserve">ure.  They </w:t>
      </w:r>
      <w:r w:rsidR="00B537DE">
        <w:t>provid</w:t>
      </w:r>
      <w:r w:rsidR="008808A3">
        <w:t>e clearer</w:t>
      </w:r>
      <w:r w:rsidR="005463E8">
        <w:t xml:space="preserve"> visualiz</w:t>
      </w:r>
      <w:r w:rsidR="00B537DE">
        <w:t>ation of</w:t>
      </w:r>
      <w:r w:rsidR="00333AB1">
        <w:t xml:space="preserve"> </w:t>
      </w:r>
      <w:r w:rsidR="008808A3">
        <w:t xml:space="preserve">otherwise </w:t>
      </w:r>
      <w:r>
        <w:t xml:space="preserve">hidden recesses within the middle ear </w:t>
      </w:r>
      <w:r w:rsidR="005463E8">
        <w:t xml:space="preserve">including: </w:t>
      </w:r>
      <w:r>
        <w:t xml:space="preserve">the </w:t>
      </w:r>
      <w:r w:rsidR="005463E8">
        <w:t xml:space="preserve">sinus tympani, anterior and </w:t>
      </w:r>
      <w:r>
        <w:t xml:space="preserve">posterior </w:t>
      </w:r>
      <w:proofErr w:type="spellStart"/>
      <w:r>
        <w:t>epitympanum</w:t>
      </w:r>
      <w:proofErr w:type="spellEnd"/>
      <w:r>
        <w:t xml:space="preserve"> and</w:t>
      </w:r>
      <w:r w:rsidR="005463E8">
        <w:t xml:space="preserve"> hypotympanum</w:t>
      </w:r>
      <w:r w:rsidR="00A52432">
        <w:fldChar w:fldCharType="begin" w:fldLock="1"/>
      </w:r>
      <w:r w:rsidR="00B453AD">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00A52432">
        <w:fldChar w:fldCharType="separate"/>
      </w:r>
      <w:r w:rsidR="00B453AD" w:rsidRPr="00B453AD">
        <w:rPr>
          <w:noProof/>
          <w:vertAlign w:val="superscript"/>
        </w:rPr>
        <w:t>1</w:t>
      </w:r>
      <w:r w:rsidR="00A52432">
        <w:fldChar w:fldCharType="end"/>
      </w:r>
      <w:r w:rsidR="00D31A40" w:rsidRPr="00D31A40">
        <w:rPr>
          <w:vertAlign w:val="superscript"/>
        </w:rPr>
        <w:t>,</w:t>
      </w:r>
      <w:r w:rsidR="00A52432">
        <w:fldChar w:fldCharType="begin" w:fldLock="1"/>
      </w:r>
      <w:r w:rsidR="00B453AD">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lt;sup&gt;2&lt;/sup&gt;", "plainTextFormattedCitation" : "2", "previouslyFormattedCitation" : "&lt;sup&gt;2&lt;/sup&gt;" }, "properties" : { "noteIndex" : 0 }, "schema" : "https://github.com/citation-style-language/schema/raw/master/csl-citation.json" }</w:instrText>
      </w:r>
      <w:r w:rsidR="00A52432">
        <w:fldChar w:fldCharType="separate"/>
      </w:r>
      <w:r w:rsidR="00B453AD" w:rsidRPr="00B453AD">
        <w:rPr>
          <w:noProof/>
          <w:vertAlign w:val="superscript"/>
        </w:rPr>
        <w:t>2</w:t>
      </w:r>
      <w:r w:rsidR="00A52432">
        <w:fldChar w:fldCharType="end"/>
      </w:r>
      <w:r w:rsidR="00D31A40" w:rsidRPr="00D31A40">
        <w:rPr>
          <w:vertAlign w:val="superscript"/>
        </w:rPr>
        <w:t>,</w:t>
      </w:r>
      <w:r w:rsidR="00A52432">
        <w:rPr>
          <w:rFonts w:cs="Arial"/>
        </w:rPr>
        <w:fldChar w:fldCharType="begin" w:fldLock="1"/>
      </w:r>
      <w:r w:rsidR="00B453AD">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lt;sup&gt;3&lt;/sup&gt;", "plainTextFormattedCitation" : "3", "previouslyFormattedCitation" : "&lt;sup&gt;3&lt;/sup&gt;" }, "properties" : { "noteIndex" : 0 }, "schema" : "https://github.com/citation-style-language/schema/raw/master/csl-citation.json" }</w:instrText>
      </w:r>
      <w:r w:rsidR="00A52432">
        <w:rPr>
          <w:rFonts w:cs="Arial"/>
        </w:rPr>
        <w:fldChar w:fldCharType="separate"/>
      </w:r>
      <w:r w:rsidR="00B453AD" w:rsidRPr="00B453AD">
        <w:rPr>
          <w:rFonts w:cs="Arial"/>
          <w:noProof/>
          <w:vertAlign w:val="superscript"/>
        </w:rPr>
        <w:t>3</w:t>
      </w:r>
      <w:r w:rsidR="00A52432">
        <w:rPr>
          <w:rFonts w:cs="Arial"/>
        </w:rPr>
        <w:fldChar w:fldCharType="end"/>
      </w:r>
      <w:r w:rsidR="00D31A40" w:rsidRPr="00D31A40">
        <w:rPr>
          <w:rFonts w:cs="Arial"/>
          <w:vertAlign w:val="superscript"/>
        </w:rPr>
        <w:t>,</w:t>
      </w:r>
      <w:r w:rsidR="00A52432">
        <w:fldChar w:fldCharType="begin" w:fldLock="1"/>
      </w:r>
      <w:r w:rsidR="00B453AD">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00A52432">
        <w:fldChar w:fldCharType="separate"/>
      </w:r>
      <w:r w:rsidR="00B453AD" w:rsidRPr="00B453AD">
        <w:rPr>
          <w:noProof/>
          <w:vertAlign w:val="superscript"/>
        </w:rPr>
        <w:t>4</w:t>
      </w:r>
      <w:r w:rsidR="00A52432">
        <w:fldChar w:fldCharType="end"/>
      </w:r>
      <w:r>
        <w:t xml:space="preserve">. </w:t>
      </w:r>
      <w:r w:rsidR="00B537DE">
        <w:t>E</w:t>
      </w:r>
      <w:r>
        <w:t>ndoscope</w:t>
      </w:r>
      <w:r w:rsidR="00B537DE">
        <w:t>s also provide</w:t>
      </w:r>
      <w:r w:rsidR="00333AB1">
        <w:t xml:space="preserve"> </w:t>
      </w:r>
      <w:r w:rsidR="00B537DE">
        <w:t xml:space="preserve">better </w:t>
      </w:r>
      <w:r>
        <w:t>visualization</w:t>
      </w:r>
      <w:r w:rsidR="00333AB1">
        <w:t xml:space="preserve"> </w:t>
      </w:r>
      <w:r w:rsidR="00B537DE">
        <w:t xml:space="preserve">beyond </w:t>
      </w:r>
      <w:r w:rsidR="005463E8">
        <w:t xml:space="preserve">the shaft of </w:t>
      </w:r>
      <w:r w:rsidR="00995991">
        <w:t>surgi</w:t>
      </w:r>
      <w:r w:rsidR="00B537DE">
        <w:t xml:space="preserve">cal </w:t>
      </w:r>
      <w:r w:rsidR="005463E8">
        <w:t>instrument</w:t>
      </w:r>
      <w:r w:rsidR="00B537DE">
        <w:t>s</w:t>
      </w:r>
      <w:r w:rsidR="005463E8">
        <w:t xml:space="preserve">, </w:t>
      </w:r>
      <w:r w:rsidR="00B537DE">
        <w:t xml:space="preserve">than the direct line of sight in </w:t>
      </w:r>
      <w:r w:rsidR="008808A3">
        <w:t>trans-canal</w:t>
      </w:r>
      <w:r w:rsidR="00333AB1">
        <w:t xml:space="preserve"> </w:t>
      </w:r>
      <w:r w:rsidR="005463E8">
        <w:t>microscop</w:t>
      </w:r>
      <w:r w:rsidR="008808A3">
        <w:t>e-guided</w:t>
      </w:r>
      <w:r w:rsidR="005463E8">
        <w:t xml:space="preserve"> surgery</w:t>
      </w:r>
      <w:r w:rsidR="00A52432">
        <w:fldChar w:fldCharType="begin" w:fldLock="1"/>
      </w:r>
      <w:r w:rsidR="00B453AD">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lt;sup&gt;5&lt;/sup&gt;", "plainTextFormattedCitation" : "5", "previouslyFormattedCitation" : "&lt;sup&gt;5&lt;/sup&gt;" }, "properties" : { "noteIndex" : 0 }, "schema" : "https://github.com/citation-style-language/schema/raw/master/csl-citation.json" }</w:instrText>
      </w:r>
      <w:r w:rsidR="00A52432">
        <w:fldChar w:fldCharType="separate"/>
      </w:r>
      <w:r w:rsidR="00B453AD" w:rsidRPr="00B453AD">
        <w:rPr>
          <w:noProof/>
          <w:vertAlign w:val="superscript"/>
        </w:rPr>
        <w:t>5</w:t>
      </w:r>
      <w:r w:rsidR="00A52432">
        <w:fldChar w:fldCharType="end"/>
      </w:r>
      <w:r w:rsidR="005463E8">
        <w:t xml:space="preserve">. </w:t>
      </w:r>
    </w:p>
    <w:p w14:paraId="569E060C" w14:textId="139ADE4A" w:rsidR="00F923B9" w:rsidRDefault="006B2AD8" w:rsidP="00586262">
      <w:pPr>
        <w:spacing w:line="360" w:lineRule="auto"/>
        <w:ind w:firstLine="720"/>
        <w:rPr>
          <w:rFonts w:eastAsia="Times New Roman"/>
        </w:rPr>
      </w:pPr>
      <w:r w:rsidRPr="00032A7F">
        <w:rPr>
          <w:rFonts w:eastAsia="Times New Roman"/>
        </w:rPr>
        <w:t xml:space="preserve">Despite </w:t>
      </w:r>
      <w:r w:rsidR="00B537DE">
        <w:rPr>
          <w:rFonts w:eastAsia="Times New Roman"/>
        </w:rPr>
        <w:t>growing</w:t>
      </w:r>
      <w:r w:rsidR="00333AB1">
        <w:rPr>
          <w:rFonts w:eastAsia="Times New Roman"/>
        </w:rPr>
        <w:t xml:space="preserve"> </w:t>
      </w:r>
      <w:r w:rsidRPr="00032A7F">
        <w:rPr>
          <w:rFonts w:eastAsia="Times New Roman"/>
        </w:rPr>
        <w:t xml:space="preserve">enthusiasm, </w:t>
      </w:r>
      <w:r w:rsidR="00B537DE">
        <w:rPr>
          <w:rFonts w:eastAsia="Times New Roman"/>
        </w:rPr>
        <w:t>totally</w:t>
      </w:r>
      <w:r w:rsidR="009140A2">
        <w:rPr>
          <w:rFonts w:eastAsia="Times New Roman"/>
        </w:rPr>
        <w:t xml:space="preserve"> (</w:t>
      </w:r>
      <w:r w:rsidR="00D36ACF">
        <w:rPr>
          <w:rFonts w:eastAsia="Times New Roman"/>
        </w:rPr>
        <w:t xml:space="preserve">also </w:t>
      </w:r>
      <w:r w:rsidR="00B514C8">
        <w:rPr>
          <w:rFonts w:eastAsia="Times New Roman"/>
        </w:rPr>
        <w:t>known</w:t>
      </w:r>
      <w:r w:rsidR="00D36ACF">
        <w:rPr>
          <w:rFonts w:eastAsia="Times New Roman"/>
        </w:rPr>
        <w:t xml:space="preserve"> as</w:t>
      </w:r>
      <w:r w:rsidR="00B537DE">
        <w:rPr>
          <w:rFonts w:eastAsia="Times New Roman"/>
        </w:rPr>
        <w:t xml:space="preserve"> trans</w:t>
      </w:r>
      <w:r w:rsidR="00C47BFD">
        <w:rPr>
          <w:rFonts w:eastAsia="Times New Roman"/>
        </w:rPr>
        <w:t>-</w:t>
      </w:r>
      <w:r w:rsidR="00B537DE">
        <w:rPr>
          <w:rFonts w:eastAsia="Times New Roman"/>
        </w:rPr>
        <w:t>canal</w:t>
      </w:r>
      <w:r w:rsidR="009140A2">
        <w:rPr>
          <w:rFonts w:eastAsia="Times New Roman"/>
        </w:rPr>
        <w:t xml:space="preserve">) </w:t>
      </w:r>
      <w:r w:rsidRPr="00032A7F">
        <w:rPr>
          <w:rFonts w:eastAsia="Times New Roman"/>
        </w:rPr>
        <w:t>endoscopic ear surgery</w:t>
      </w:r>
      <w:r w:rsidR="00B537DE">
        <w:rPr>
          <w:rFonts w:eastAsia="Times New Roman"/>
        </w:rPr>
        <w:t xml:space="preserve"> (TEES)</w:t>
      </w:r>
      <w:r w:rsidR="00333AB1">
        <w:rPr>
          <w:rFonts w:eastAsia="Times New Roman"/>
        </w:rPr>
        <w:t xml:space="preserve"> </w:t>
      </w:r>
      <w:r w:rsidR="00B537DE">
        <w:rPr>
          <w:rFonts w:eastAsia="Times New Roman"/>
        </w:rPr>
        <w:t xml:space="preserve">is not </w:t>
      </w:r>
      <w:r w:rsidR="00C47BFD">
        <w:rPr>
          <w:rFonts w:eastAsia="Times New Roman"/>
        </w:rPr>
        <w:t xml:space="preserve">currently </w:t>
      </w:r>
      <w:r w:rsidR="00B173F1">
        <w:rPr>
          <w:rFonts w:eastAsia="Times New Roman"/>
        </w:rPr>
        <w:t>ac</w:t>
      </w:r>
      <w:r w:rsidR="00B537DE">
        <w:rPr>
          <w:rFonts w:eastAsia="Times New Roman"/>
        </w:rPr>
        <w:t xml:space="preserve">cepted as a feasible option by all </w:t>
      </w:r>
      <w:proofErr w:type="spellStart"/>
      <w:r w:rsidR="00B537DE">
        <w:rPr>
          <w:rFonts w:eastAsia="Times New Roman"/>
        </w:rPr>
        <w:t>otologist</w:t>
      </w:r>
      <w:proofErr w:type="spellEnd"/>
      <w:r w:rsidR="00B537DE">
        <w:rPr>
          <w:rFonts w:eastAsia="Times New Roman"/>
        </w:rPr>
        <w:t>s</w:t>
      </w:r>
      <w:r w:rsidR="00A52432">
        <w:rPr>
          <w:lang w:val="en-CA"/>
        </w:rPr>
        <w:fldChar w:fldCharType="begin" w:fldLock="1"/>
      </w:r>
      <w:r w:rsidR="00B453AD">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A52432">
        <w:rPr>
          <w:lang w:val="en-CA"/>
        </w:rPr>
        <w:fldChar w:fldCharType="separate"/>
      </w:r>
      <w:r w:rsidR="00B453AD" w:rsidRPr="00B453AD">
        <w:rPr>
          <w:noProof/>
          <w:vertAlign w:val="superscript"/>
          <w:lang w:val="en-CA"/>
        </w:rPr>
        <w:t>6</w:t>
      </w:r>
      <w:r w:rsidR="00A52432">
        <w:rPr>
          <w:lang w:val="en-CA"/>
        </w:rPr>
        <w:fldChar w:fldCharType="end"/>
      </w:r>
      <w:r w:rsidR="00D31A40" w:rsidRPr="00D31A40">
        <w:rPr>
          <w:vertAlign w:val="superscript"/>
          <w:lang w:val="en-CA"/>
        </w:rPr>
        <w:t>,</w:t>
      </w:r>
      <w:r w:rsidR="00A52432">
        <w:rPr>
          <w:rFonts w:eastAsia="Times New Roman"/>
        </w:rPr>
        <w:fldChar w:fldCharType="begin" w:fldLock="1"/>
      </w:r>
      <w:r w:rsidR="00B453AD">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lt;sup&gt;7&lt;/sup&gt;", "plainTextFormattedCitation" : "7", "previouslyFormattedCitation" : "&lt;sup&gt;7&lt;/sup&gt;" }, "properties" : { "noteIndex" : 0 }, "schema" : "https://github.com/citation-style-language/schema/raw/master/csl-citation.json" }</w:instrText>
      </w:r>
      <w:r w:rsidR="00A52432">
        <w:rPr>
          <w:rFonts w:eastAsia="Times New Roman"/>
        </w:rPr>
        <w:fldChar w:fldCharType="separate"/>
      </w:r>
      <w:r w:rsidR="00B453AD" w:rsidRPr="00B453AD">
        <w:rPr>
          <w:rFonts w:eastAsia="Times New Roman"/>
          <w:noProof/>
          <w:vertAlign w:val="superscript"/>
        </w:rPr>
        <w:t>7</w:t>
      </w:r>
      <w:r w:rsidR="00A52432">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w:t>
      </w:r>
      <w:r w:rsidR="00063FCC">
        <w:rPr>
          <w:rFonts w:eastAsia="Times New Roman"/>
        </w:rPr>
        <w:t>because</w:t>
      </w:r>
      <w:r w:rsidR="00333AB1">
        <w:rPr>
          <w:rFonts w:eastAsia="Times New Roman"/>
        </w:rPr>
        <w:t xml:space="preserve"> </w:t>
      </w:r>
      <w:r w:rsidRPr="00032A7F">
        <w:rPr>
          <w:rFonts w:eastAsia="Times New Roman"/>
        </w:rPr>
        <w:t>the endoscope is held in the other hand</w:t>
      </w:r>
      <w:r w:rsidR="00A52432">
        <w:rPr>
          <w:lang w:val="en-CA"/>
        </w:rPr>
        <w:fldChar w:fldCharType="begin" w:fldLock="1"/>
      </w:r>
      <w:r w:rsidR="00B453AD">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A52432">
        <w:rPr>
          <w:lang w:val="en-CA"/>
        </w:rPr>
        <w:fldChar w:fldCharType="separate"/>
      </w:r>
      <w:r w:rsidR="00B453AD" w:rsidRPr="00B453AD">
        <w:rPr>
          <w:noProof/>
          <w:vertAlign w:val="superscript"/>
          <w:lang w:val="en-CA"/>
        </w:rPr>
        <w:t>6</w:t>
      </w:r>
      <w:r w:rsidR="00A52432">
        <w:rPr>
          <w:lang w:val="en-CA"/>
        </w:rPr>
        <w:fldChar w:fldCharType="end"/>
      </w:r>
      <w:r w:rsidR="00D31A40" w:rsidRPr="00D31A40">
        <w:rPr>
          <w:vertAlign w:val="superscript"/>
          <w:lang w:val="en-CA"/>
        </w:rPr>
        <w:t>,</w:t>
      </w:r>
      <w:r w:rsidR="00A52432">
        <w:rPr>
          <w:lang w:val="en-CA"/>
        </w:rPr>
        <w:fldChar w:fldCharType="begin" w:fldLock="1"/>
      </w:r>
      <w:r w:rsidR="00B453AD">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A52432">
        <w:rPr>
          <w:lang w:val="en-CA"/>
        </w:rPr>
        <w:fldChar w:fldCharType="separate"/>
      </w:r>
      <w:r w:rsidR="00B453AD" w:rsidRPr="00B453AD">
        <w:rPr>
          <w:noProof/>
          <w:vertAlign w:val="superscript"/>
          <w:lang w:val="en-CA"/>
        </w:rPr>
        <w:t>8</w:t>
      </w:r>
      <w:r w:rsidR="00A52432">
        <w:rPr>
          <w:lang w:val="en-CA"/>
        </w:rPr>
        <w:fldChar w:fldCharType="end"/>
      </w:r>
      <w:r w:rsidRPr="00032A7F">
        <w:rPr>
          <w:rFonts w:eastAsia="Times New Roman"/>
        </w:rPr>
        <w:t xml:space="preserve">. </w:t>
      </w:r>
      <w:r w:rsidR="00876325">
        <w:rPr>
          <w:rFonts w:eastAsia="Times New Roman"/>
        </w:rPr>
        <w:t xml:space="preserve">During traditional surgery, </w:t>
      </w:r>
      <w:r w:rsidR="00B537DE">
        <w:rPr>
          <w:rFonts w:eastAsia="Times New Roman"/>
        </w:rPr>
        <w:t xml:space="preserve">instruments in the </w:t>
      </w:r>
      <w:r w:rsidR="00876325">
        <w:rPr>
          <w:rFonts w:eastAsia="Times New Roman"/>
        </w:rPr>
        <w:t xml:space="preserve">non-dominant hand usually maintain </w:t>
      </w:r>
      <w:r w:rsidR="00B537DE">
        <w:rPr>
          <w:rFonts w:eastAsia="Times New Roman"/>
        </w:rPr>
        <w:t xml:space="preserve">retraction and </w:t>
      </w:r>
      <w:r w:rsidR="00876325">
        <w:rPr>
          <w:rFonts w:eastAsia="Times New Roman"/>
        </w:rPr>
        <w:t xml:space="preserve">suction </w:t>
      </w:r>
      <w:r w:rsidR="00B537DE">
        <w:rPr>
          <w:rFonts w:eastAsia="Times New Roman"/>
        </w:rPr>
        <w:t xml:space="preserve">to </w:t>
      </w:r>
      <w:r w:rsidR="00876325">
        <w:rPr>
          <w:rFonts w:eastAsia="Times New Roman"/>
        </w:rPr>
        <w:t>remove</w:t>
      </w:r>
      <w:r w:rsidR="00333AB1">
        <w:rPr>
          <w:rFonts w:eastAsia="Times New Roman"/>
        </w:rPr>
        <w:t xml:space="preserve"> </w:t>
      </w:r>
      <w:r w:rsidR="00876325">
        <w:rPr>
          <w:rFonts w:eastAsia="Times New Roman"/>
        </w:rPr>
        <w:t xml:space="preserve">blood from the operative field while the dominant </w:t>
      </w:r>
      <w:r w:rsidR="00876325">
        <w:rPr>
          <w:rFonts w:eastAsia="Times New Roman"/>
        </w:rPr>
        <w:lastRenderedPageBreak/>
        <w:t xml:space="preserve">hand performs </w:t>
      </w:r>
      <w:r w:rsidR="00B537DE">
        <w:rPr>
          <w:rFonts w:eastAsia="Times New Roman"/>
        </w:rPr>
        <w:t xml:space="preserve">more </w:t>
      </w:r>
      <w:r w:rsidR="00876325">
        <w:rPr>
          <w:rFonts w:eastAsia="Times New Roman"/>
        </w:rPr>
        <w:t>delicate maneuvers</w:t>
      </w:r>
      <w:r w:rsidR="00A52432">
        <w:rPr>
          <w:rFonts w:eastAsia="Times New Roman"/>
        </w:rPr>
        <w:fldChar w:fldCharType="begin" w:fldLock="1"/>
      </w:r>
      <w:r w:rsidR="00B453AD">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A52432">
        <w:rPr>
          <w:rFonts w:eastAsia="Times New Roman"/>
        </w:rPr>
        <w:fldChar w:fldCharType="separate"/>
      </w:r>
      <w:r w:rsidR="00B453AD" w:rsidRPr="00B453AD">
        <w:rPr>
          <w:rFonts w:eastAsia="Times New Roman"/>
          <w:noProof/>
          <w:vertAlign w:val="superscript"/>
        </w:rPr>
        <w:t>8</w:t>
      </w:r>
      <w:r w:rsidR="00A52432">
        <w:rPr>
          <w:rFonts w:eastAsia="Times New Roman"/>
        </w:rPr>
        <w:fldChar w:fldCharType="end"/>
      </w:r>
      <w:r w:rsidR="00876325">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t>
      </w:r>
      <w:r w:rsidR="00B537DE">
        <w:rPr>
          <w:rFonts w:eastAsia="Times New Roman"/>
        </w:rPr>
        <w:t>and surgical techniques have been</w:t>
      </w:r>
      <w:r w:rsidR="00333AB1">
        <w:rPr>
          <w:rFonts w:eastAsia="Times New Roman"/>
        </w:rPr>
        <w:t xml:space="preserve"> </w:t>
      </w:r>
      <w:r w:rsidRPr="00032A7F">
        <w:rPr>
          <w:rFonts w:eastAsia="Times New Roman"/>
        </w:rPr>
        <w:t xml:space="preserve">developed for two-handed </w:t>
      </w:r>
      <w:r w:rsidR="00F923B9">
        <w:rPr>
          <w:rFonts w:eastAsia="Times New Roman"/>
        </w:rPr>
        <w:t xml:space="preserve">surgery guided by an operating </w:t>
      </w:r>
      <w:r w:rsidRPr="00032A7F">
        <w:rPr>
          <w:rFonts w:eastAsia="Times New Roman"/>
        </w:rPr>
        <w:t>microscope</w:t>
      </w:r>
      <w:r w:rsidR="00333AB1">
        <w:rPr>
          <w:rFonts w:eastAsia="Times New Roman"/>
        </w:rPr>
        <w:t>. As such, they</w:t>
      </w:r>
      <w:r w:rsidRPr="00032A7F">
        <w:rPr>
          <w:rFonts w:eastAsia="Times New Roman"/>
        </w:rPr>
        <w:t xml:space="preserve"> are not </w:t>
      </w:r>
      <w:r w:rsidR="00A711A7">
        <w:rPr>
          <w:rFonts w:eastAsia="Times New Roman"/>
        </w:rPr>
        <w:t xml:space="preserve">necessarily </w:t>
      </w:r>
      <w:r w:rsidRPr="00032A7F">
        <w:rPr>
          <w:rFonts w:eastAsia="Times New Roman"/>
        </w:rPr>
        <w:t>optimized for the TEES</w:t>
      </w:r>
      <w:r>
        <w:rPr>
          <w:rFonts w:eastAsia="Times New Roman"/>
        </w:rPr>
        <w:t xml:space="preserve"> environment</w:t>
      </w:r>
      <w:r w:rsidRPr="00032A7F">
        <w:rPr>
          <w:rFonts w:eastAsia="Times New Roman"/>
        </w:rPr>
        <w:t xml:space="preserve">. </w:t>
      </w:r>
      <w:r w:rsidR="008B4BC9">
        <w:rPr>
          <w:rFonts w:eastAsia="Times New Roman"/>
        </w:rPr>
        <w:t>Although</w:t>
      </w:r>
      <w:r w:rsidR="00333AB1">
        <w:rPr>
          <w:rFonts w:eastAsia="Times New Roman"/>
        </w:rPr>
        <w:t xml:space="preserve"> most </w:t>
      </w:r>
      <w:proofErr w:type="spellStart"/>
      <w:r w:rsidRPr="00032A7F">
        <w:rPr>
          <w:rFonts w:eastAsia="Times New Roman"/>
        </w:rPr>
        <w:t>otologists</w:t>
      </w:r>
      <w:proofErr w:type="spellEnd"/>
      <w:r w:rsidRPr="00032A7F">
        <w:rPr>
          <w:rFonts w:eastAsia="Times New Roman"/>
        </w:rPr>
        <w:t xml:space="preserve"> have been trained and gained </w:t>
      </w:r>
      <w:r w:rsidR="00F923B9">
        <w:rPr>
          <w:rFonts w:eastAsia="Times New Roman"/>
        </w:rPr>
        <w:t xml:space="preserve">experience </w:t>
      </w:r>
      <w:r w:rsidR="008B4BC9">
        <w:rPr>
          <w:rFonts w:eastAsia="Times New Roman"/>
        </w:rPr>
        <w:t>with this</w:t>
      </w:r>
      <w:r w:rsidRPr="00032A7F">
        <w:rPr>
          <w:rFonts w:eastAsia="Times New Roman"/>
        </w:rPr>
        <w:t xml:space="preserve"> two-handed surgical approach</w:t>
      </w:r>
      <w:r w:rsidR="008B4BC9">
        <w:rPr>
          <w:rFonts w:eastAsia="Times New Roman"/>
        </w:rPr>
        <w:t>, b</w:t>
      </w:r>
      <w:r w:rsidRPr="00032A7F">
        <w:rPr>
          <w:rFonts w:eastAsia="Times New Roman"/>
        </w:rPr>
        <w:t xml:space="preserve">y learning different surgical techniques </w:t>
      </w:r>
      <w:r w:rsidRPr="00B023B2">
        <w:rPr>
          <w:rFonts w:eastAsia="Times New Roman"/>
        </w:rPr>
        <w:t xml:space="preserve">and gaining experience with the endoscope, </w:t>
      </w:r>
      <w:r w:rsidR="008B4BC9" w:rsidRPr="00B023B2">
        <w:rPr>
          <w:rFonts w:eastAsia="Times New Roman"/>
        </w:rPr>
        <w:t>many</w:t>
      </w:r>
      <w:r w:rsidRPr="00B023B2">
        <w:rPr>
          <w:rFonts w:eastAsia="Times New Roman"/>
        </w:rPr>
        <w:t xml:space="preserve"> cases</w:t>
      </w:r>
      <w:r w:rsidR="00CA6C15" w:rsidRPr="00B023B2">
        <w:rPr>
          <w:rFonts w:eastAsia="Times New Roman"/>
        </w:rPr>
        <w:t xml:space="preserve"> </w:t>
      </w:r>
      <w:r w:rsidR="00333AB1" w:rsidRPr="00B023B2">
        <w:rPr>
          <w:rFonts w:eastAsia="Times New Roman"/>
        </w:rPr>
        <w:t xml:space="preserve">can be performed </w:t>
      </w:r>
      <w:r w:rsidR="00CA6C15" w:rsidRPr="00B023B2">
        <w:rPr>
          <w:rFonts w:eastAsia="Times New Roman"/>
        </w:rPr>
        <w:t>totally</w:t>
      </w:r>
      <w:r w:rsidRPr="00B023B2">
        <w:rPr>
          <w:rFonts w:eastAsia="Times New Roman"/>
        </w:rPr>
        <w:t xml:space="preserve"> endoscopically</w:t>
      </w:r>
      <w:r w:rsidR="00A52432" w:rsidRPr="00B023B2">
        <w:rPr>
          <w:rFonts w:eastAsia="Times New Roman"/>
        </w:rPr>
        <w:fldChar w:fldCharType="begin" w:fldLock="1"/>
      </w:r>
      <w:r w:rsidR="00D31A40" w:rsidRPr="00B023B2">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00A52432" w:rsidRPr="00B023B2">
        <w:rPr>
          <w:rFonts w:eastAsia="Times New Roman"/>
        </w:rPr>
        <w:fldChar w:fldCharType="separate"/>
      </w:r>
      <w:r w:rsidR="00D31A40" w:rsidRPr="00B023B2">
        <w:rPr>
          <w:rFonts w:eastAsia="Times New Roman"/>
          <w:noProof/>
          <w:vertAlign w:val="superscript"/>
        </w:rPr>
        <w:t>1</w:t>
      </w:r>
      <w:r w:rsidR="00A52432" w:rsidRPr="00B023B2">
        <w:rPr>
          <w:rFonts w:eastAsia="Times New Roman"/>
        </w:rPr>
        <w:fldChar w:fldCharType="end"/>
      </w:r>
      <w:r w:rsidR="00D31A40" w:rsidRPr="00B023B2">
        <w:rPr>
          <w:rFonts w:eastAsia="Times New Roman"/>
          <w:vertAlign w:val="superscript"/>
        </w:rPr>
        <w:t>,</w:t>
      </w:r>
      <w:r w:rsidR="00A52432" w:rsidRPr="00B023B2">
        <w:rPr>
          <w:rFonts w:eastAsia="Times New Roman"/>
        </w:rPr>
        <w:fldChar w:fldCharType="begin" w:fldLock="1"/>
      </w:r>
      <w:r w:rsidR="00D31A40" w:rsidRPr="00B023B2">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A52432" w:rsidRPr="00B023B2">
        <w:rPr>
          <w:rFonts w:eastAsia="Times New Roman"/>
        </w:rPr>
        <w:fldChar w:fldCharType="separate"/>
      </w:r>
      <w:r w:rsidR="00D31A40" w:rsidRPr="00B023B2">
        <w:rPr>
          <w:rFonts w:eastAsia="Times New Roman"/>
          <w:noProof/>
          <w:vertAlign w:val="superscript"/>
        </w:rPr>
        <w:t>6</w:t>
      </w:r>
      <w:r w:rsidR="00A52432" w:rsidRPr="00B023B2">
        <w:rPr>
          <w:rFonts w:eastAsia="Times New Roman"/>
        </w:rPr>
        <w:fldChar w:fldCharType="end"/>
      </w:r>
      <w:r w:rsidR="00D31A40" w:rsidRPr="00B023B2">
        <w:rPr>
          <w:rFonts w:eastAsia="Times New Roman"/>
          <w:vertAlign w:val="superscript"/>
        </w:rPr>
        <w:t>,</w:t>
      </w:r>
      <w:r w:rsidR="00A52432" w:rsidRPr="00B023B2">
        <w:rPr>
          <w:rFonts w:eastAsia="Times New Roman"/>
        </w:rPr>
        <w:fldChar w:fldCharType="begin" w:fldLock="1"/>
      </w:r>
      <w:r w:rsidR="00D31A40" w:rsidRPr="00B023B2">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A52432" w:rsidRPr="00B023B2">
        <w:rPr>
          <w:rFonts w:eastAsia="Times New Roman"/>
        </w:rPr>
        <w:fldChar w:fldCharType="separate"/>
      </w:r>
      <w:r w:rsidR="00D31A40" w:rsidRPr="00B023B2">
        <w:rPr>
          <w:rFonts w:eastAsia="Times New Roman"/>
          <w:noProof/>
          <w:vertAlign w:val="superscript"/>
        </w:rPr>
        <w:t>8</w:t>
      </w:r>
      <w:r w:rsidR="00A52432" w:rsidRPr="00B023B2">
        <w:rPr>
          <w:rFonts w:eastAsia="Times New Roman"/>
        </w:rPr>
        <w:fldChar w:fldCharType="end"/>
      </w:r>
      <w:r w:rsidR="00D31A40" w:rsidRPr="00B023B2">
        <w:rPr>
          <w:rFonts w:eastAsia="Times New Roman"/>
          <w:vertAlign w:val="superscript"/>
        </w:rPr>
        <w:t>,</w:t>
      </w:r>
      <w:r w:rsidR="00A52432" w:rsidRPr="00B023B2">
        <w:rPr>
          <w:rFonts w:eastAsia="Times New Roman"/>
        </w:rPr>
        <w:fldChar w:fldCharType="begin" w:fldLock="1"/>
      </w:r>
      <w:r w:rsidR="00B453AD" w:rsidRPr="00B023B2">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lt;sup&gt;9&lt;/sup&gt;", "plainTextFormattedCitation" : "9", "previouslyFormattedCitation" : "&lt;sup&gt;9&lt;/sup&gt;" }, "properties" : { "noteIndex" : 0 }, "schema" : "https://github.com/citation-style-language/schema/raw/master/csl-citation.json" }</w:instrText>
      </w:r>
      <w:r w:rsidR="00A52432" w:rsidRPr="00B023B2">
        <w:rPr>
          <w:rFonts w:eastAsia="Times New Roman"/>
        </w:rPr>
        <w:fldChar w:fldCharType="separate"/>
      </w:r>
      <w:r w:rsidR="00B453AD" w:rsidRPr="00B023B2">
        <w:rPr>
          <w:rFonts w:eastAsia="Times New Roman"/>
          <w:noProof/>
          <w:vertAlign w:val="superscript"/>
        </w:rPr>
        <w:t>9</w:t>
      </w:r>
      <w:r w:rsidR="00A52432" w:rsidRPr="00B023B2">
        <w:rPr>
          <w:rFonts w:eastAsia="Times New Roman"/>
        </w:rPr>
        <w:fldChar w:fldCharType="end"/>
      </w:r>
      <w:r w:rsidRPr="00B023B2">
        <w:rPr>
          <w:rFonts w:eastAsia="Times New Roman"/>
        </w:rPr>
        <w:t xml:space="preserve">. </w:t>
      </w:r>
      <w:r w:rsidR="00F923B9">
        <w:rPr>
          <w:rFonts w:eastAsia="Times New Roman"/>
        </w:rPr>
        <w:t>Nevertheless the learning curve for many surgeons is long and</w:t>
      </w:r>
      <w:r w:rsidR="00333AB1">
        <w:rPr>
          <w:rFonts w:eastAsia="Times New Roman"/>
        </w:rPr>
        <w:t>,</w:t>
      </w:r>
      <w:r w:rsidR="00F923B9">
        <w:rPr>
          <w:rFonts w:eastAsia="Times New Roman"/>
        </w:rPr>
        <w:t xml:space="preserve"> even with experience, many aspects of TEES surgery remain challenging</w:t>
      </w:r>
      <w:ins w:id="0" w:author="Arushri Swarup" w:date="2017-09-25T10:48:00Z">
        <w:r w:rsidR="004D3AE0">
          <w:rPr>
            <w:rFonts w:eastAsia="Times New Roman"/>
          </w:rPr>
          <w:fldChar w:fldCharType="begin" w:fldLock="1"/>
        </w:r>
      </w:ins>
      <w:r w:rsidR="009A40C0">
        <w:rPr>
          <w:rFonts w:eastAsia="Times New Roman"/>
        </w:rPr>
        <w:instrText>ADDIN CSL_CITATION { "citationItems" : [ { "id" : "ITEM-1", "itemData" : { "DOI" : "10.1002/lary.26568", "PMID" : "28304079", "abstract" : "Objectives/Hypothesis: To review experience from the introduction of totally endoscopic ear surgery (TEES) to a pediatric tympanoplasty practice to identify factors influencing technique selection and successful outcome. Study Design: Prospective cohort study. Methods: Analysis of prospectively acquired data from a consecutive series of 295 surgeries for tympanic membrane perfo- ration over a 12-year period. Success of perforation closure was compared between microscope and TEES grafting techniques. Impact of the acquisition of endoscopic techniques and equipment were compared with annual proportion of cases completed by TEES. Results: Of 267 tympanoplasties, 109 (41%) were completed with TEES and 158 by a postauricular approach. The propor- tion completed with TEES increased gradually to 97% of cases as equipment and expertise were acquired. Young age did not pre- vent TEES tympanoplasty. Two hundred nineteen of 250 (88%) perforations were closed successfully by tympanoplasty, with equivalent closure rates between TEES and postauricular approaches. Underlay of tragal perichondrium was less successful than lateral graft technique using TEES (P 5 .04, Fisher exact test). \u201cPush-through\u201d myringoplasty using a microscope or endoscope was least successful (19 of 28 (68%), P 5 .005). The median length of stay was 13 hours shorter for TEES than postauricular tympanoplasty (P 5 .04, Mann-Whitney rank sum test). Wound complications occurred in five (3%) postauricular cases and one TEES case. Conclusions: TEES tympanoplasty is feasible in a large majority of children given appropriate equipment and surgical experience. Nonautogenous graft material is ideal for this minimally invasive approach. TEES is recommended as providing equivalent likelihood of perforation closure to the post-auricular approach but with less postoperative morbidity.", "author" : [ { "dropping-particle" : "", "family" : "James", "given" : "Adrian L.", "non-dropping-particle" : "", "parse-names" : false, "suffix" : "" } ], "container-title" : "The Laryngoscope", "id" : "ITEM-1", "issued" : { "date-parts" : [ [ "2017" ] ] }, "title" : "Endoscope or Microscope-Guided Pediatric Tympanoplasty? Comparison of Grafting Technique and Outcome", "type" : "article-journal" }, "uris" : [ "http://www.mendeley.com/documents/?uuid=b238ac51-c8e6-49eb-9487-10c474d6b917" ] } ], "mendeley" : { "formattedCitation" : "&lt;sup&gt;10&lt;/sup&gt;", "plainTextFormattedCitation" : "10", "previouslyFormattedCitation" : "&lt;sup&gt;10&lt;/sup&gt;" }, "properties" : { "noteIndex" : 0 }, "schema" : "https://github.com/citation-style-language/schema/raw/master/csl-citation.json" }</w:instrText>
      </w:r>
      <w:r w:rsidR="004D3AE0">
        <w:rPr>
          <w:rFonts w:eastAsia="Times New Roman"/>
        </w:rPr>
        <w:fldChar w:fldCharType="separate"/>
      </w:r>
      <w:r w:rsidR="004D3AE0" w:rsidRPr="004D3AE0">
        <w:rPr>
          <w:rFonts w:eastAsia="Times New Roman"/>
          <w:noProof/>
          <w:vertAlign w:val="superscript"/>
        </w:rPr>
        <w:t>10</w:t>
      </w:r>
      <w:ins w:id="1" w:author="Arushri Swarup" w:date="2017-09-25T10:48:00Z">
        <w:r w:rsidR="004D3AE0">
          <w:rPr>
            <w:rFonts w:eastAsia="Times New Roman"/>
          </w:rPr>
          <w:fldChar w:fldCharType="end"/>
        </w:r>
        <w:r w:rsidR="004D3AE0" w:rsidRPr="004D3AE0">
          <w:rPr>
            <w:rFonts w:eastAsia="Times New Roman"/>
            <w:vertAlign w:val="superscript"/>
            <w:rPrChange w:id="2" w:author="Arushri Swarup" w:date="2017-09-25T10:48:00Z">
              <w:rPr>
                <w:rFonts w:eastAsia="Times New Roman"/>
              </w:rPr>
            </w:rPrChange>
          </w:rPr>
          <w:t>,</w:t>
        </w:r>
      </w:ins>
      <w:del w:id="3" w:author="Arushri Swarup" w:date="2017-09-25T10:48:00Z">
        <w:r w:rsidR="00F923B9" w:rsidDel="004D3AE0">
          <w:rPr>
            <w:rFonts w:eastAsia="Times New Roman"/>
          </w:rPr>
          <w:delText xml:space="preserve"> </w:delText>
        </w:r>
        <w:r w:rsidR="00A52432" w:rsidRPr="0098474E" w:rsidDel="004D3AE0">
          <w:rPr>
            <w:rFonts w:eastAsia="Times New Roman"/>
            <w:highlight w:val="magenta"/>
          </w:rPr>
          <w:fldChar w:fldCharType="begin">
            <w:fldData xml:space="preserve">PEVuZE5vdGU+PENpdGU+PEF1dGhvcj5KYW1lczwvQXV0aG9yPjxZZWFyPjIwMTc8L1llYXI+PFJl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</w:fldData>
          </w:fldChar>
        </w:r>
        <w:r w:rsidR="001A4EC9" w:rsidRPr="0098474E" w:rsidDel="004D3AE0">
          <w:rPr>
            <w:rFonts w:eastAsia="Times New Roman"/>
            <w:highlight w:val="magenta"/>
          </w:rPr>
          <w:delInstrText xml:space="preserve"> ADDIN EN.CITE </w:delInstrText>
        </w:r>
        <w:r w:rsidR="00A52432" w:rsidRPr="0098474E" w:rsidDel="004D3AE0">
          <w:rPr>
            <w:rFonts w:eastAsia="Times New Roman"/>
            <w:highlight w:val="magenta"/>
          </w:rPr>
          <w:fldChar w:fldCharType="begin">
            <w:fldData xml:space="preserve">PEVuZE5vdGU+PENpdGU+PEF1dGhvcj5KYW1lczwvQXV0aG9yPjxZZWFyPjIwMTc8L1llYXI+PFJl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</w:fldData>
          </w:fldChar>
        </w:r>
        <w:r w:rsidR="001A4EC9" w:rsidRPr="0098474E" w:rsidDel="004D3AE0">
          <w:rPr>
            <w:rFonts w:eastAsia="Times New Roman"/>
            <w:highlight w:val="magenta"/>
          </w:rPr>
          <w:delInstrText xml:space="preserve"> ADDIN EN.CITE.DATA </w:delInstrText>
        </w:r>
        <w:r w:rsidR="00A52432" w:rsidRPr="0098474E" w:rsidDel="004D3AE0">
          <w:rPr>
            <w:rFonts w:eastAsia="Times New Roman"/>
            <w:highlight w:val="magenta"/>
          </w:rPr>
        </w:r>
        <w:r w:rsidR="00A52432" w:rsidRPr="0098474E" w:rsidDel="004D3AE0">
          <w:rPr>
            <w:rFonts w:eastAsia="Times New Roman"/>
            <w:highlight w:val="magenta"/>
          </w:rPr>
          <w:fldChar w:fldCharType="end"/>
        </w:r>
        <w:r w:rsidR="00A52432" w:rsidRPr="0098474E" w:rsidDel="004D3AE0">
          <w:rPr>
            <w:rFonts w:eastAsia="Times New Roman"/>
            <w:highlight w:val="magenta"/>
          </w:rPr>
        </w:r>
        <w:r w:rsidR="00A52432" w:rsidRPr="0098474E" w:rsidDel="004D3AE0">
          <w:rPr>
            <w:rFonts w:eastAsia="Times New Roman"/>
            <w:highlight w:val="magenta"/>
          </w:rPr>
          <w:fldChar w:fldCharType="separate"/>
        </w:r>
        <w:r w:rsidR="001A4EC9" w:rsidRPr="0098474E" w:rsidDel="004D3AE0">
          <w:rPr>
            <w:rFonts w:eastAsia="Times New Roman"/>
            <w:noProof/>
            <w:highlight w:val="magenta"/>
          </w:rPr>
          <w:delText>(</w:delText>
        </w:r>
        <w:r w:rsidR="00296157" w:rsidDel="004D3AE0">
          <w:fldChar w:fldCharType="begin"/>
        </w:r>
        <w:r w:rsidR="00296157" w:rsidDel="004D3AE0">
          <w:delInstrText xml:space="preserve"> HYPERLINK \l "_ENREF_1" \o "James, 2017 #5849" </w:delInstrText>
        </w:r>
        <w:r w:rsidR="00296157" w:rsidDel="004D3AE0">
          <w:fldChar w:fldCharType="separate"/>
        </w:r>
        <w:r w:rsidR="001A4EC9" w:rsidRPr="0098474E" w:rsidDel="004D3AE0">
          <w:rPr>
            <w:rFonts w:eastAsia="Times New Roman"/>
            <w:noProof/>
            <w:highlight w:val="magenta"/>
          </w:rPr>
          <w:delText>1</w:delText>
        </w:r>
        <w:r w:rsidR="00296157" w:rsidDel="004D3AE0">
          <w:rPr>
            <w:rFonts w:eastAsia="Times New Roman"/>
            <w:noProof/>
            <w:highlight w:val="magenta"/>
          </w:rPr>
          <w:fldChar w:fldCharType="end"/>
        </w:r>
        <w:r w:rsidR="001A4EC9" w:rsidRPr="0098474E" w:rsidDel="004D3AE0">
          <w:rPr>
            <w:rFonts w:eastAsia="Times New Roman"/>
            <w:noProof/>
            <w:highlight w:val="magenta"/>
          </w:rPr>
          <w:delText>)</w:delText>
        </w:r>
        <w:r w:rsidR="00A52432" w:rsidRPr="0098474E" w:rsidDel="004D3AE0">
          <w:rPr>
            <w:rFonts w:eastAsia="Times New Roman"/>
            <w:highlight w:val="magenta"/>
          </w:rPr>
          <w:fldChar w:fldCharType="end"/>
        </w:r>
      </w:del>
      <w:r w:rsidR="00C643C6">
        <w:rPr>
          <w:rFonts w:eastAsia="Times New Roman"/>
        </w:rPr>
        <w:fldChar w:fldCharType="begin" w:fldLock="1"/>
      </w:r>
      <w:r w:rsidR="001B3242">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00C643C6">
        <w:rPr>
          <w:rFonts w:eastAsia="Times New Roman"/>
        </w:rPr>
        <w:fldChar w:fldCharType="separate"/>
      </w:r>
      <w:r w:rsidR="00C643C6" w:rsidRPr="00C643C6">
        <w:rPr>
          <w:rFonts w:eastAsia="Times New Roman"/>
          <w:noProof/>
          <w:vertAlign w:val="superscript"/>
        </w:rPr>
        <w:t>1</w:t>
      </w:r>
      <w:r w:rsidR="00C643C6">
        <w:rPr>
          <w:rFonts w:eastAsia="Times New Roman"/>
        </w:rPr>
        <w:fldChar w:fldCharType="end"/>
      </w:r>
      <w:r w:rsidR="007175C0" w:rsidRPr="0098474E">
        <w:rPr>
          <w:rFonts w:eastAsia="Times New Roman"/>
          <w:vertAlign w:val="superscript"/>
        </w:rPr>
        <w:t>,</w:t>
      </w:r>
      <w:r w:rsidR="007175C0" w:rsidRPr="0098474E">
        <w:rPr>
          <w:rFonts w:eastAsia="Times New Roman"/>
          <w:highlight w:val="magenta"/>
        </w:rPr>
        <w:fldChar w:fldCharType="begin" w:fldLock="1"/>
      </w:r>
      <w:r w:rsidR="004D3AE0">
        <w:rPr>
          <w:rFonts w:eastAsia="Times New Roman"/>
          <w:highlight w:val="magent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7175C0" w:rsidRPr="0098474E">
        <w:rPr>
          <w:rFonts w:eastAsia="Times New Roman"/>
          <w:highlight w:val="magenta"/>
        </w:rPr>
        <w:fldChar w:fldCharType="separate"/>
      </w:r>
      <w:r w:rsidR="007175C0" w:rsidRPr="0098474E">
        <w:rPr>
          <w:rFonts w:eastAsia="Times New Roman"/>
          <w:noProof/>
          <w:highlight w:val="magenta"/>
          <w:vertAlign w:val="superscript"/>
        </w:rPr>
        <w:t>6</w:t>
      </w:r>
      <w:r w:rsidR="007175C0" w:rsidRPr="0098474E">
        <w:rPr>
          <w:rFonts w:eastAsia="Times New Roman"/>
          <w:highlight w:val="magenta"/>
        </w:rPr>
        <w:fldChar w:fldCharType="end"/>
      </w:r>
      <w:r w:rsidR="00F923B9" w:rsidRPr="0098474E">
        <w:rPr>
          <w:rFonts w:eastAsia="Times New Roman"/>
          <w:highlight w:val="magenta"/>
        </w:rPr>
        <w:t>(</w:t>
      </w:r>
      <w:commentRangeStart w:id="4"/>
      <w:r w:rsidR="00F923B9" w:rsidRPr="0098474E">
        <w:rPr>
          <w:rFonts w:eastAsia="Times New Roman"/>
          <w:highlight w:val="magenta"/>
        </w:rPr>
        <w:t>also</w:t>
      </w:r>
      <w:commentRangeEnd w:id="4"/>
      <w:r w:rsidR="0098474E">
        <w:rPr>
          <w:rStyle w:val="CommentReference"/>
        </w:rPr>
        <w:commentReference w:id="4"/>
      </w:r>
      <w:r w:rsidR="00F923B9" w:rsidRPr="0098474E">
        <w:rPr>
          <w:rFonts w:eastAsia="Times New Roman"/>
          <w:highlight w:val="magenta"/>
        </w:rPr>
        <w:t xml:space="preserve"> add ref to </w:t>
      </w:r>
      <w:r w:rsidR="00F923B9" w:rsidRPr="0098474E">
        <w:rPr>
          <w:rFonts w:ascii="Calibri" w:hAnsi="Calibri" w:cs="Times New Roman"/>
          <w:noProof/>
          <w:highlight w:val="magenta"/>
        </w:rPr>
        <w:t>Yong M, Mijovic T, Lea J.).</w:t>
      </w:r>
    </w:p>
    <w:p w14:paraId="075AEBF4" w14:textId="56FF3B47" w:rsidR="00FB5D5E" w:rsidRDefault="007B7CB7" w:rsidP="00B023B2">
      <w:pPr>
        <w:spacing w:line="360" w:lineRule="auto"/>
        <w:ind w:firstLine="720"/>
      </w:pPr>
      <w:r>
        <w:t>T</w:t>
      </w:r>
      <w:r w:rsidRPr="00032A7F">
        <w:t>echnological advances in the design of the endoscope, camera and suction dissection instruments have lead to incremental stepwise jumps in this learning curve</w:t>
      </w:r>
      <w:ins w:id="5" w:author="Arushri Swarup" w:date="2017-09-25T10:49:00Z">
        <w:r w:rsidR="004D3AE0">
          <w:fldChar w:fldCharType="begin" w:fldLock="1"/>
        </w:r>
      </w:ins>
      <w:r w:rsidR="009A40C0">
        <w:instrText>ADDIN CSL_CITATION { "citationItems" : [ { "id" : "ITEM-1", "itemData" : { "DOI" : "10.1002/lary.26568", "PMID" : "28304079", "abstract" : "Objectives/Hypothesis: To review experience from the introduction of totally endoscopic ear surgery (TEES) to a pediatric tympanoplasty practice to identify factors influencing technique selection and successful outcome. Study Design: Prospective cohort study. Methods: Analysis of prospectively acquired data from a consecutive series of 295 surgeries for tympanic membrane perfo- ration over a 12-year period. Success of perforation closure was compared between microscope and TEES grafting techniques. Impact of the acquisition of endoscopic techniques and equipment were compared with annual proportion of cases completed by TEES. Results: Of 267 tympanoplasties, 109 (41%) were completed with TEES and 158 by a postauricular approach. The propor- tion completed with TEES increased gradually to 97% of cases as equipment and expertise were acquired. Young age did not pre- vent TEES tympanoplasty. Two hundred nineteen of 250 (88%) perforations were closed successfully by tympanoplasty, with equivalent closure rates between TEES and postauricular approaches. Underlay of tragal perichondrium was less successful than lateral graft technique using TEES (P 5 .04, Fisher exact test). \u201cPush-through\u201d myringoplasty using a microscope or endoscope was least successful (19 of 28 (68%), P 5 .005). The median length of stay was 13 hours shorter for TEES than postauricular tympanoplasty (P 5 .04, Mann-Whitney rank sum test). Wound complications occurred in five (3%) postauricular cases and one TEES case. Conclusions: TEES tympanoplasty is feasible in a large majority of children given appropriate equipment and surgical experience. Nonautogenous graft material is ideal for this minimally invasive approach. TEES is recommended as providing equivalent likelihood of perforation closure to the post-auricular approach but with less postoperative morbidity.", "author" : [ { "dropping-particle" : "", "family" : "James", "given" : "Adrian L.", "non-dropping-particle" : "", "parse-names" : false, "suffix" : "" } ], "container-title" : "The Laryngoscope", "id" : "ITEM-1", "issued" : { "date-parts" : [ [ "2017" ] ] }, "title" : "Endoscope or Microscope-Guided Pediatric Tympanoplasty? Comparison of Grafting Technique and Outcome", "type" : "article-journal" }, "uris" : [ "http://www.mendeley.com/documents/?uuid=b238ac51-c8e6-49eb-9487-10c474d6b917" ] } ], "mendeley" : { "formattedCitation" : "&lt;sup&gt;10&lt;/sup&gt;", "plainTextFormattedCitation" : "10", "previouslyFormattedCitation" : "&lt;sup&gt;10&lt;/sup&gt;" }, "properties" : { "noteIndex" : 0 }, "schema" : "https://github.com/citation-style-language/schema/raw/master/csl-citation.json" }</w:instrText>
      </w:r>
      <w:r w:rsidR="004D3AE0">
        <w:fldChar w:fldCharType="separate"/>
      </w:r>
      <w:r w:rsidR="004D3AE0" w:rsidRPr="004D3AE0">
        <w:rPr>
          <w:noProof/>
          <w:vertAlign w:val="superscript"/>
        </w:rPr>
        <w:t>10</w:t>
      </w:r>
      <w:ins w:id="6" w:author="Arushri Swarup" w:date="2017-09-25T10:49:00Z">
        <w:r w:rsidR="004D3AE0">
          <w:fldChar w:fldCharType="end"/>
        </w:r>
      </w:ins>
      <w:ins w:id="7" w:author="Arushri Swarup" w:date="2017-09-25T10:48:00Z">
        <w:r w:rsidR="004D3AE0" w:rsidRPr="004D3AE0">
          <w:rPr>
            <w:vertAlign w:val="superscript"/>
            <w:rPrChange w:id="8" w:author="Arushri Swarup" w:date="2017-09-25T10:49:00Z">
              <w:rPr/>
            </w:rPrChange>
          </w:rPr>
          <w:t>,</w:t>
        </w:r>
      </w:ins>
      <w:ins w:id="9" w:author="Arushri Swarup" w:date="2017-09-23T18:50:00Z">
        <w:r w:rsidR="002A244A">
          <w:rPr>
            <w:rFonts w:cs="Arial"/>
          </w:rPr>
          <w:fldChar w:fldCharType="begin" w:fldLock="1"/>
        </w:r>
        <w:r w:rsidR="002A244A">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lt;sup&gt;3&lt;/sup&gt;", "plainTextFormattedCitation" : "3", "previouslyFormattedCitation" : "&lt;sup&gt;3&lt;/sup&gt;" }, "properties" : { "noteIndex" : 0 }, "schema" : "https://github.com/citation-style-language/schema/raw/master/csl-citation.json" }</w:instrText>
        </w:r>
        <w:r w:rsidR="002A244A">
          <w:rPr>
            <w:rFonts w:cs="Arial"/>
          </w:rPr>
          <w:fldChar w:fldCharType="separate"/>
        </w:r>
        <w:r w:rsidR="002A244A" w:rsidRPr="00B453AD">
          <w:rPr>
            <w:rFonts w:cs="Arial"/>
            <w:noProof/>
            <w:vertAlign w:val="superscript"/>
          </w:rPr>
          <w:t>3</w:t>
        </w:r>
        <w:r w:rsidR="002A244A">
          <w:rPr>
            <w:rFonts w:cs="Arial"/>
          </w:rPr>
          <w:fldChar w:fldCharType="end"/>
        </w:r>
      </w:ins>
      <w:del w:id="10" w:author="Arushri Swarup" w:date="2017-09-25T10:49:00Z">
        <w:r w:rsidR="00A52432" w:rsidRPr="0098474E" w:rsidDel="004D3AE0">
          <w:rPr>
            <w:highlight w:val="magenta"/>
          </w:rPr>
          <w:fldChar w:fldCharType="begin"/>
        </w:r>
        <w:r w:rsidR="001A4EC9" w:rsidRPr="0098474E" w:rsidDel="004D3AE0">
          <w:rPr>
            <w:highlight w:val="magenta"/>
          </w:rPr>
          <w:delInstrText xml:space="preserve"> ADDIN EN.CITE &lt;EndNote&gt;&lt;Cite&gt;&lt;Author&gt;James&lt;/Author&gt;&lt;Year&gt;2017&lt;/Year&gt;&lt;RecNum&gt;5849&lt;/RecNum&gt;&lt;DisplayText&gt;(1)&lt;/DisplayText&gt;&lt;record&gt;&lt;rec-number&gt;5849&lt;/rec-number&gt;&lt;foreign-keys&gt;&lt;key app="EN" db-id="999xa5pf1ppe9ie2ta7v5008vsxvdxptxdfa"&gt;5849&lt;/key&gt;&lt;/foreign-keys&gt;&lt;ref-type name="Journal Article"&gt;17&lt;/ref-type&gt;&lt;contributors&gt;&lt;authors&gt;&lt;author&gt;James, A. L.&lt;/author&gt;&lt;/authors&gt;&lt;/contributors&gt;&lt;auth-address&gt;Department of Otolaryngology-Head and Neck Surgery, University of Toronto, Hospital for Sick Children, Toronto, Ontario, Canada.&lt;/auth-address&gt;&lt;titles&gt;&lt;title&gt;Endoscope or microscope-guided pediatric tympanoplasty? Comparison of grafting technique and outcome&lt;/title&gt;&lt;secondary-title&gt;Laryngoscope&lt;/secondary-title&gt;&lt;alt-title&gt;The Laryngoscope&lt;/alt-title&gt;&lt;/titles&gt;&lt;periodical&gt;&lt;full-title&gt;Laryngoscope&lt;/full-title&gt;&lt;/periodical&gt;&lt;dates&gt;&lt;year&gt;2017&lt;/year&gt;&lt;pub-dates&gt;&lt;date&gt;Mar 17&lt;/date&gt;&lt;/pub-dates&gt;&lt;/dates&gt;&lt;isbn&gt;1531-4995 (Electronic)&amp;#xD;0023-852X (Linking)&lt;/isbn&gt;&lt;accession-num&gt;28304079&lt;/accession-num&gt;&lt;urls&gt;&lt;related-urls&gt;&lt;url&gt;http://www.ncbi.nlm.nih.gov/pubmed/28304079&lt;/url&gt;&lt;url&gt;http://onlinelibrary.wiley.com.myaccess.library.utoronto.ca/store/10.1002/lary.26568/asset/lary26568.pdf?v=1&amp;amp;t=j2nb2wm2&amp;amp;s=8c8d0fed0f1a840c0e6beeb476764730d58e486a&lt;/url&gt;&lt;/related-urls&gt;&lt;/urls&gt;&lt;electronic-resource-num&gt;10.1002/lary.26568&lt;/electronic-resource-num&gt;&lt;/record&gt;&lt;/Cite&gt;&lt;/EndNote&gt;</w:delInstrText>
        </w:r>
        <w:r w:rsidR="00A52432" w:rsidRPr="0098474E" w:rsidDel="004D3AE0">
          <w:rPr>
            <w:highlight w:val="magenta"/>
          </w:rPr>
          <w:fldChar w:fldCharType="separate"/>
        </w:r>
        <w:r w:rsidR="001A4EC9" w:rsidRPr="0023355C" w:rsidDel="004D3AE0">
          <w:rPr>
            <w:noProof/>
            <w:highlight w:val="magenta"/>
            <w:rPrChange w:id="11" w:author="Arushri Swarup" w:date="2017-09-23T19:21:00Z">
              <w:rPr>
                <w:noProof/>
              </w:rPr>
            </w:rPrChange>
          </w:rPr>
          <w:delText>(</w:delText>
        </w:r>
        <w:r w:rsidR="00CA073A" w:rsidRPr="0098474E" w:rsidDel="004D3AE0">
          <w:rPr>
            <w:highlight w:val="magenta"/>
          </w:rPr>
          <w:fldChar w:fldCharType="begin"/>
        </w:r>
        <w:r w:rsidR="00CA073A" w:rsidRPr="0023355C" w:rsidDel="004D3AE0">
          <w:rPr>
            <w:highlight w:val="magenta"/>
            <w:rPrChange w:id="12" w:author="Arushri Swarup" w:date="2017-09-23T19:21:00Z">
              <w:rPr/>
            </w:rPrChange>
          </w:rPr>
          <w:delInstrText xml:space="preserve"> HYPERLINK \l "_ENREF_1" \o "James, 2017 #5849" </w:delInstrText>
        </w:r>
        <w:r w:rsidR="00CA073A" w:rsidRPr="0098474E" w:rsidDel="004D3AE0">
          <w:rPr>
            <w:highlight w:val="magenta"/>
          </w:rPr>
          <w:fldChar w:fldCharType="separate"/>
        </w:r>
        <w:r w:rsidR="001A4EC9" w:rsidRPr="0023355C" w:rsidDel="004D3AE0">
          <w:rPr>
            <w:noProof/>
            <w:highlight w:val="magenta"/>
            <w:rPrChange w:id="13" w:author="Arushri Swarup" w:date="2017-09-23T19:21:00Z">
              <w:rPr>
                <w:noProof/>
              </w:rPr>
            </w:rPrChange>
          </w:rPr>
          <w:delText>1</w:delText>
        </w:r>
        <w:r w:rsidR="00CA073A" w:rsidRPr="0098474E" w:rsidDel="004D3AE0">
          <w:rPr>
            <w:noProof/>
            <w:highlight w:val="magenta"/>
          </w:rPr>
          <w:fldChar w:fldCharType="end"/>
        </w:r>
        <w:r w:rsidR="001A4EC9" w:rsidRPr="0098474E" w:rsidDel="004D3AE0">
          <w:rPr>
            <w:noProof/>
            <w:highlight w:val="magenta"/>
          </w:rPr>
          <w:delText>)</w:delText>
        </w:r>
        <w:r w:rsidR="00A52432" w:rsidRPr="0098474E" w:rsidDel="004D3AE0">
          <w:rPr>
            <w:highlight w:val="magenta"/>
          </w:rPr>
          <w:fldChar w:fldCharType="end"/>
        </w:r>
      </w:del>
      <w:r w:rsidRPr="00032A7F">
        <w:t xml:space="preserve">. </w:t>
      </w:r>
      <w:r>
        <w:t xml:space="preserve">In order to further develop technology and instruments to facilitate TEES, it is important to understand the specific </w:t>
      </w:r>
      <w:r w:rsidR="009A190E">
        <w:t xml:space="preserve">challenges </w:t>
      </w:r>
      <w:r>
        <w:t>experienced during TEE</w:t>
      </w:r>
      <w:r w:rsidR="001A4EC9">
        <w:t xml:space="preserve">S including </w:t>
      </w:r>
      <w:r w:rsidRPr="00032A7F">
        <w:t xml:space="preserve">the needs of surgeons and current limitations of </w:t>
      </w:r>
      <w:r w:rsidR="001A4EC9">
        <w:t>instruments</w:t>
      </w:r>
      <w:r w:rsidRPr="00032A7F">
        <w:t>.</w:t>
      </w:r>
      <w:r w:rsidR="003B3236">
        <w:t xml:space="preserve"> </w:t>
      </w:r>
      <w:r w:rsidR="00993A5E" w:rsidRPr="00595D46">
        <w:t>We hypothes</w:t>
      </w:r>
      <w:r w:rsidR="00760EAD" w:rsidRPr="00595D46">
        <w:t xml:space="preserve">ize that </w:t>
      </w:r>
      <w:proofErr w:type="spellStart"/>
      <w:r w:rsidR="00760EAD" w:rsidRPr="00595D46">
        <w:t>otologists</w:t>
      </w:r>
      <w:proofErr w:type="spellEnd"/>
      <w:r w:rsidR="00760EAD" w:rsidRPr="00595D46">
        <w:t xml:space="preserve"> </w:t>
      </w:r>
      <w:r w:rsidR="00D43EDF" w:rsidRPr="00595D46">
        <w:t>need</w:t>
      </w:r>
      <w:r w:rsidR="003B3236">
        <w:t xml:space="preserve"> </w:t>
      </w:r>
      <w:r w:rsidR="00760EAD" w:rsidRPr="00595D46">
        <w:t>better i</w:t>
      </w:r>
      <w:r w:rsidR="00D43EDF" w:rsidRPr="00595D46">
        <w:t>nstrumentation to facilitate</w:t>
      </w:r>
      <w:r w:rsidR="003B3236">
        <w:t xml:space="preserve"> </w:t>
      </w:r>
      <w:r w:rsidR="00D43EDF" w:rsidRPr="00595D46">
        <w:t>specific challenges posed by TEES</w:t>
      </w:r>
      <w:r w:rsidR="00760EAD" w:rsidRPr="00595D46">
        <w:t xml:space="preserve">. Further, we hypothesize that </w:t>
      </w:r>
      <w:proofErr w:type="spellStart"/>
      <w:r w:rsidR="00760EAD" w:rsidRPr="00595D46">
        <w:t>otologists</w:t>
      </w:r>
      <w:proofErr w:type="spellEnd"/>
      <w:r w:rsidR="00760EAD" w:rsidRPr="00595D46">
        <w:t xml:space="preserve"> performing greater proportions of surgeries using </w:t>
      </w:r>
      <w:r w:rsidR="00D43EDF" w:rsidRPr="00595D46">
        <w:t>TEES</w:t>
      </w:r>
      <w:r w:rsidR="00760EAD" w:rsidRPr="00595D46">
        <w:t xml:space="preserve"> will </w:t>
      </w:r>
      <w:r w:rsidR="00096AC0" w:rsidRPr="00595D46">
        <w:t>experience</w:t>
      </w:r>
      <w:r w:rsidR="00760EAD" w:rsidRPr="00595D46">
        <w:t xml:space="preserve"> different challenges than those who use </w:t>
      </w:r>
      <w:r w:rsidR="00561CBC" w:rsidRPr="00595D46">
        <w:t>TEES</w:t>
      </w:r>
      <w:r w:rsidR="003B3236">
        <w:t xml:space="preserve"> </w:t>
      </w:r>
      <w:r w:rsidR="00496B01" w:rsidRPr="00595D46">
        <w:t xml:space="preserve">less </w:t>
      </w:r>
      <w:r w:rsidR="00760EAD" w:rsidRPr="00595D46">
        <w:t xml:space="preserve">frequently. </w:t>
      </w:r>
      <w:r w:rsidR="00496B01" w:rsidRPr="00595D46">
        <w:t xml:space="preserve">Similarly, we hypothesize that those surgeons who use specialized TEES instrument sets may </w:t>
      </w:r>
      <w:r w:rsidR="00096AC0" w:rsidRPr="00595D46">
        <w:t>experience</w:t>
      </w:r>
      <w:r w:rsidR="00496B01" w:rsidRPr="00595D46">
        <w:t xml:space="preserve"> different challenges </w:t>
      </w:r>
      <w:r w:rsidR="00096AC0" w:rsidRPr="00595D46">
        <w:t xml:space="preserve">that those who do not. </w:t>
      </w:r>
      <w:r w:rsidR="001A4EC9">
        <w:t>W</w:t>
      </w:r>
      <w:r w:rsidR="00096AC0" w:rsidRPr="00595D46">
        <w:t xml:space="preserve">e conducted a mixed-methods </w:t>
      </w:r>
      <w:r w:rsidR="00D43EDF" w:rsidRPr="00595D46">
        <w:t>study to explore these hypotheses</w:t>
      </w:r>
      <w:r w:rsidR="00096AC0" w:rsidRPr="00595D46">
        <w:t>.</w:t>
      </w:r>
    </w:p>
    <w:p w14:paraId="461AB134" w14:textId="77777777" w:rsidR="00E440B6" w:rsidRPr="00595D46" w:rsidRDefault="00E440B6" w:rsidP="00586262">
      <w:pPr>
        <w:spacing w:line="360" w:lineRule="auto"/>
      </w:pPr>
    </w:p>
    <w:p w14:paraId="090CEF43" w14:textId="77777777" w:rsidR="00030BDD" w:rsidRDefault="00FB076D" w:rsidP="00586262">
      <w:pPr>
        <w:pStyle w:val="Heading2"/>
        <w:spacing w:line="360" w:lineRule="auto"/>
      </w:pPr>
      <w:r>
        <w:t xml:space="preserve">Materials and </w:t>
      </w:r>
      <w:r w:rsidR="00030BDD">
        <w:t xml:space="preserve">Methods: </w:t>
      </w:r>
    </w:p>
    <w:p w14:paraId="504388DF" w14:textId="77777777" w:rsidR="00E405EC" w:rsidRDefault="00E405EC" w:rsidP="00586262">
      <w:pPr>
        <w:pStyle w:val="Heading3"/>
        <w:spacing w:line="360" w:lineRule="auto"/>
      </w:pPr>
      <w:r>
        <w:t xml:space="preserve">Study Design: </w:t>
      </w:r>
    </w:p>
    <w:p w14:paraId="49E6C14E" w14:textId="77777777" w:rsidR="00A60488" w:rsidRDefault="00E47AAD" w:rsidP="00586262">
      <w:pPr>
        <w:spacing w:line="360" w:lineRule="auto"/>
        <w:ind w:firstLine="720"/>
      </w:pPr>
      <w:r>
        <w:t xml:space="preserve">Ethics approval was obtained for this study from the institution’s Research Ethics Board (REB number: </w:t>
      </w:r>
      <w:r w:rsidR="001078C0">
        <w:t>1000055626</w:t>
      </w:r>
      <w:r>
        <w:t>)</w:t>
      </w:r>
      <w:r w:rsidR="001078C0">
        <w:t>.</w:t>
      </w:r>
    </w:p>
    <w:p w14:paraId="3492B590" w14:textId="77777777" w:rsidR="005C726D" w:rsidRDefault="005C726D" w:rsidP="00586262">
      <w:pPr>
        <w:spacing w:line="360" w:lineRule="auto"/>
        <w:ind w:firstLine="720"/>
      </w:pPr>
      <w:r>
        <w:t xml:space="preserve">The questionnaire content was developed through a literature search on challenges experienced during TEES and interview of the clinical experience of the principal author and his colleagues. </w:t>
      </w:r>
      <w:r w:rsidRPr="00C15B52">
        <w:t>Using th</w:t>
      </w:r>
      <w:r>
        <w:t>e</w:t>
      </w:r>
      <w:r w:rsidRPr="00C15B52">
        <w:t>s</w:t>
      </w:r>
      <w:r>
        <w:t>e</w:t>
      </w:r>
      <w:r w:rsidRPr="00C15B52">
        <w:t xml:space="preserve"> data, a preliminary questionnaire was developed and piloted amongst local </w:t>
      </w:r>
      <w:proofErr w:type="spellStart"/>
      <w:r w:rsidRPr="00C15B52">
        <w:t>otologists</w:t>
      </w:r>
      <w:proofErr w:type="spellEnd"/>
      <w:r w:rsidRPr="00C15B52">
        <w:t xml:space="preserve"> with varying degrees of TEES experience. The results of the pilot questionnaire were used to create </w:t>
      </w:r>
      <w:r>
        <w:t>a</w:t>
      </w:r>
      <w:r w:rsidRPr="00C15B52">
        <w:t xml:space="preserve"> final</w:t>
      </w:r>
      <w:r>
        <w:t>ized</w:t>
      </w:r>
      <w:r w:rsidRPr="00C15B52">
        <w:t xml:space="preserve"> concise questionnaire that was distributed </w:t>
      </w:r>
      <w:r>
        <w:t xml:space="preserve">widely to </w:t>
      </w:r>
      <w:proofErr w:type="spellStart"/>
      <w:r>
        <w:t>otologists</w:t>
      </w:r>
      <w:proofErr w:type="spellEnd"/>
      <w:r>
        <w:t xml:space="preserve"> with an interest in endoscopic ear surgery</w:t>
      </w:r>
      <w:r w:rsidRPr="00C15B52">
        <w:t>.</w:t>
      </w:r>
    </w:p>
    <w:p w14:paraId="7B4C2230" w14:textId="77777777" w:rsidR="00533FA3" w:rsidRDefault="00E405EC" w:rsidP="0041136B">
      <w:pPr>
        <w:spacing w:line="360" w:lineRule="auto"/>
        <w:ind w:firstLine="720"/>
      </w:pPr>
      <w:r>
        <w:lastRenderedPageBreak/>
        <w:t xml:space="preserve">This cross-sectional study employed a mixed-methods self-administered online questionnaire consisting </w:t>
      </w:r>
      <w:commentRangeStart w:id="14"/>
      <w:r>
        <w:t>of nine questions</w:t>
      </w:r>
      <w:commentRangeEnd w:id="14"/>
      <w:r w:rsidR="0041136B">
        <w:rPr>
          <w:rStyle w:val="CommentReference"/>
        </w:rPr>
        <w:commentReference w:id="14"/>
      </w:r>
      <w:r>
        <w:t xml:space="preserve">. </w:t>
      </w:r>
    </w:p>
    <w:p w14:paraId="32C87337" w14:textId="0FC6B7EA" w:rsidR="0095537A" w:rsidRDefault="0095537A" w:rsidP="0095537A">
      <w:pPr>
        <w:spacing w:line="360" w:lineRule="auto"/>
        <w:ind w:firstLine="720"/>
      </w:pPr>
      <w:r>
        <w:t xml:space="preserve">Participants were asked </w:t>
      </w:r>
      <w:ins w:id="15" w:author="Arushri Swarup" w:date="2017-09-23T18:10:00Z">
        <w:r w:rsidR="002A0FE6">
          <w:t xml:space="preserve">to identify on a visual analogue scale </w:t>
        </w:r>
      </w:ins>
      <w:r>
        <w:t>the degree to which an instrument that addresses the following challenges would be of use</w:t>
      </w:r>
      <w:del w:id="16" w:author="Arushri Swarup" w:date="2017-09-23T18:22:00Z">
        <w:r w:rsidDel="00900344">
          <w:delText xml:space="preserve"> to the participant</w:delText>
        </w:r>
      </w:del>
      <w:r>
        <w:t xml:space="preserve">: </w:t>
      </w:r>
      <w:proofErr w:type="spellStart"/>
      <w:r>
        <w:t>i</w:t>
      </w:r>
      <w:proofErr w:type="spellEnd"/>
      <w:r>
        <w:t xml:space="preserve">) bleeding control ii) keeping the endoscope lens clean iii) cutting and/or removing bone iv) reaching structures visualized by the endoscope v) dissection and removal of </w:t>
      </w:r>
      <w:proofErr w:type="spellStart"/>
      <w:r>
        <w:t>cholesteatoma</w:t>
      </w:r>
      <w:proofErr w:type="spellEnd"/>
      <w:r>
        <w:t xml:space="preserve"> vi) moving and positioning a graft into the intended place. </w:t>
      </w:r>
      <w:r w:rsidRPr="006F7BC0">
        <w:t>In addition, participants</w:t>
      </w:r>
      <w:r>
        <w:t xml:space="preserve"> were asked to describe any other types of instruments that they would find useful while performing TEES. </w:t>
      </w:r>
      <w:r w:rsidR="00E405EC">
        <w:t>The responses were scored using multiple choice</w:t>
      </w:r>
      <w:r w:rsidR="00C07FCD">
        <w:t>, yes/no, an analog scale and an open-ended free-text response. The analog scale was anchored with verbal descriptions to ensure comparability between participants</w:t>
      </w:r>
      <w:r w:rsidR="005C726D">
        <w:t>.</w:t>
      </w:r>
      <w:r w:rsidR="00C07FCD">
        <w:t xml:space="preserve"> </w:t>
      </w:r>
      <w:r w:rsidR="005C726D">
        <w:t>Participant demographics were assessed with questions on the proportion of middle ear surgeries performed with TEES and the surgeon’s use of specialized TEES instrument sets.</w:t>
      </w:r>
    </w:p>
    <w:p w14:paraId="4EF8CE7C" w14:textId="60AA44DA" w:rsidR="00507EE6" w:rsidRDefault="005C726D" w:rsidP="00B023B2">
      <w:pPr>
        <w:spacing w:line="360" w:lineRule="auto"/>
        <w:ind w:firstLine="720"/>
      </w:pPr>
      <w:r>
        <w:t>Invitations to complete the survey were provided to members of the International Working Group on Endoscopic Ear Surgery and delegates attending international courses and conferences for endoscopic ear surgery (2</w:t>
      </w:r>
      <w:r w:rsidRPr="00414B3A">
        <w:rPr>
          <w:vertAlign w:val="superscript"/>
        </w:rPr>
        <w:t>nd</w:t>
      </w:r>
      <w:r>
        <w:t xml:space="preserve"> World Congress of Endoscopic Ear Surgery, Bologna, Italy; 6</w:t>
      </w:r>
      <w:r w:rsidRPr="00FE2257">
        <w:rPr>
          <w:vertAlign w:val="superscript"/>
        </w:rPr>
        <w:t>th</w:t>
      </w:r>
      <w:r>
        <w:t xml:space="preserve"> Hands on Seminar</w:t>
      </w:r>
      <w:ins w:id="17" w:author="Arushri Swarup" w:date="2017-09-23T19:55:00Z">
        <w:r w:rsidR="0098474E">
          <w:t xml:space="preserve"> </w:t>
        </w:r>
      </w:ins>
      <w:r>
        <w:t>in Endoscopic Ear Surgery, Yamagata, Japan).</w:t>
      </w:r>
      <w:ins w:id="18" w:author="Arushri Swarup" w:date="2017-09-23T18:23:00Z">
        <w:r w:rsidR="00900344">
          <w:t xml:space="preserve"> </w:t>
        </w:r>
      </w:ins>
      <w:r>
        <w:t>Identifying information was not collected from participants in order to guarantee their anonymity and confidentiality.</w:t>
      </w:r>
    </w:p>
    <w:p w14:paraId="3A164C28" w14:textId="77777777" w:rsidR="00FB3571" w:rsidRDefault="00FB3571" w:rsidP="00B023B2">
      <w:pPr>
        <w:spacing w:line="360" w:lineRule="auto"/>
        <w:ind w:firstLine="720"/>
      </w:pPr>
    </w:p>
    <w:p w14:paraId="04745D99" w14:textId="77777777" w:rsidR="00507EE6" w:rsidRDefault="00507EE6" w:rsidP="00586262">
      <w:pPr>
        <w:pStyle w:val="Heading3"/>
        <w:spacing w:line="360" w:lineRule="auto"/>
      </w:pPr>
      <w:r>
        <w:t xml:space="preserve">Data Analysis: </w:t>
      </w:r>
    </w:p>
    <w:p w14:paraId="7F37597F" w14:textId="7069AF5C" w:rsidR="00A60488" w:rsidRPr="00E405EC" w:rsidRDefault="00204EC7" w:rsidP="00586262">
      <w:pPr>
        <w:spacing w:line="360" w:lineRule="auto"/>
      </w:pPr>
      <w:r>
        <w:tab/>
      </w:r>
      <w:r w:rsidR="00ED3ADF">
        <w:t xml:space="preserve">Visual analog scales were quantified and the </w:t>
      </w:r>
      <w:del w:id="19" w:author="Arushri Swarup" w:date="2017-09-23T18:23:00Z">
        <w:r w:rsidR="00ED3ADF" w:rsidDel="00900344">
          <w:delText>means as well as the 95% confidence intervals</w:delText>
        </w:r>
      </w:del>
      <w:ins w:id="20" w:author="Arushri Swarup" w:date="2017-09-23T18:23:00Z">
        <w:r w:rsidR="00900344">
          <w:t>medians</w:t>
        </w:r>
      </w:ins>
      <w:r w:rsidR="00ED3ADF">
        <w:t xml:space="preserve"> were established. </w:t>
      </w:r>
      <w:r w:rsidR="00D21CAD">
        <w:t xml:space="preserve">ANOVA was used to determine which challenge presented the greatest degree of need. </w:t>
      </w:r>
      <w:commentRangeStart w:id="21"/>
      <w:r w:rsidR="00D21CAD">
        <w:t xml:space="preserve">The </w:t>
      </w:r>
      <w:proofErr w:type="spellStart"/>
      <w:r w:rsidR="00D21CAD">
        <w:t>Kruskall</w:t>
      </w:r>
      <w:proofErr w:type="spellEnd"/>
      <w:r w:rsidR="00D21CAD">
        <w:t xml:space="preserve">-Wallis H-test </w:t>
      </w:r>
      <w:ins w:id="22" w:author="Arushri Swarup" w:date="2017-09-23T21:12:00Z">
        <w:r w:rsidR="00115007">
          <w:t xml:space="preserve">for nonparametric data </w:t>
        </w:r>
      </w:ins>
      <w:r w:rsidR="00FB5D5E">
        <w:t xml:space="preserve">was used to determine if </w:t>
      </w:r>
      <w:r w:rsidR="00C15B52">
        <w:t xml:space="preserve">the </w:t>
      </w:r>
      <w:r w:rsidR="006D1198">
        <w:t xml:space="preserve">percentage of </w:t>
      </w:r>
      <w:r w:rsidR="00C15B52">
        <w:t>cases done with TEES</w:t>
      </w:r>
      <w:r w:rsidR="00D21CAD">
        <w:t xml:space="preserve"> </w:t>
      </w:r>
      <w:del w:id="23" w:author="Arushri Swarup" w:date="2017-09-23T21:13:00Z">
        <w:r w:rsidR="00D21CAD" w:rsidDel="00115007">
          <w:delText>influenced the degree of need for each challenge</w:delText>
        </w:r>
      </w:del>
      <w:ins w:id="24" w:author="Arushri Swarup" w:date="2017-09-23T21:12:00Z">
        <w:r w:rsidR="00115007">
          <w:t xml:space="preserve">and if the </w:t>
        </w:r>
      </w:ins>
      <w:del w:id="25" w:author="Arushri Swarup" w:date="2017-09-23T21:12:00Z">
        <w:r w:rsidR="00D21CAD" w:rsidDel="00115007">
          <w:delText xml:space="preserve">. </w:delText>
        </w:r>
        <w:commentRangeEnd w:id="21"/>
        <w:r w:rsidR="0098474E" w:rsidDel="00115007">
          <w:rPr>
            <w:rStyle w:val="CommentReference"/>
          </w:rPr>
          <w:commentReference w:id="21"/>
        </w:r>
        <w:r w:rsidR="00D21CAD" w:rsidDel="00115007">
          <w:delText xml:space="preserve">The </w:delText>
        </w:r>
        <w:r w:rsidR="003C1CD3" w:rsidDel="00115007">
          <w:delText>t</w:delText>
        </w:r>
        <w:r w:rsidR="00D21CAD" w:rsidDel="00115007">
          <w:delText xml:space="preserve">-test was used to determine if </w:delText>
        </w:r>
      </w:del>
      <w:r w:rsidR="00FB5D5E">
        <w:t xml:space="preserve">use of a specialized TEES instrument set affected the degree of need for each </w:t>
      </w:r>
      <w:r w:rsidR="009A190E">
        <w:t>challenge</w:t>
      </w:r>
      <w:r w:rsidR="00FB5D5E">
        <w:t>.</w:t>
      </w:r>
      <w:r w:rsidR="005C726D">
        <w:t xml:space="preserve"> </w:t>
      </w:r>
      <w:r w:rsidR="00E47714">
        <w:t xml:space="preserve">Qualitative data </w:t>
      </w:r>
      <w:r w:rsidR="00F822C7">
        <w:t>was</w:t>
      </w:r>
      <w:r w:rsidR="00E47714">
        <w:t xml:space="preserve"> analyzed by grouping the responses into themes/categories which would describe additional difficulties those tools would address. </w:t>
      </w:r>
      <w:r w:rsidR="00387C10">
        <w:t>Statistical analysis was performed using JPM statistical analysis s</w:t>
      </w:r>
      <w:r w:rsidR="00FB722F">
        <w:t>oftware (JMP version 13.0; SAS I</w:t>
      </w:r>
      <w:r w:rsidR="00387C10">
        <w:t>nstitute</w:t>
      </w:r>
      <w:r w:rsidR="00FB722F">
        <w:t>; Cary, NC)</w:t>
      </w:r>
      <w:r w:rsidR="00C15B52">
        <w:t>.</w:t>
      </w:r>
    </w:p>
    <w:p w14:paraId="09714FB5" w14:textId="77777777" w:rsidR="00480BFD" w:rsidRDefault="00480BFD" w:rsidP="00586262">
      <w:pPr>
        <w:spacing w:line="360" w:lineRule="auto"/>
        <w:rPr>
          <w:lang w:val="en-CA"/>
        </w:rPr>
      </w:pPr>
    </w:p>
    <w:p w14:paraId="5B0B7BE3" w14:textId="77777777" w:rsidR="00A60488" w:rsidRPr="00A60488" w:rsidRDefault="00015BCD" w:rsidP="004E5E22">
      <w:pPr>
        <w:pStyle w:val="Heading2"/>
        <w:spacing w:line="360" w:lineRule="auto"/>
      </w:pPr>
      <w:r>
        <w:lastRenderedPageBreak/>
        <w:t>Results:</w:t>
      </w:r>
    </w:p>
    <w:p w14:paraId="629CA8F3" w14:textId="77777777" w:rsidR="00903993" w:rsidRDefault="00903993" w:rsidP="00586262">
      <w:pPr>
        <w:pStyle w:val="Heading3"/>
        <w:spacing w:line="360" w:lineRule="auto"/>
      </w:pPr>
      <w:r>
        <w:t>Study Participants and Demographics</w:t>
      </w:r>
    </w:p>
    <w:p w14:paraId="2F0A6B4A" w14:textId="77777777" w:rsidR="00903993" w:rsidRDefault="00F57F2F" w:rsidP="00586262">
      <w:pPr>
        <w:spacing w:line="360" w:lineRule="auto"/>
        <w:ind w:firstLine="720"/>
      </w:pPr>
      <w:r>
        <w:t>Fifty-one</w:t>
      </w:r>
      <w:r w:rsidR="006D1198">
        <w:t xml:space="preserve"> surgeons completed the questionnaire</w:t>
      </w:r>
      <w:r w:rsidR="007A5C19">
        <w:t xml:space="preserve">.  By the timing of their responses it is assumed that 26 were recruited from survey of the IWGEES membership, </w:t>
      </w:r>
      <w:r w:rsidR="00353048">
        <w:t>16</w:t>
      </w:r>
      <w:r w:rsidR="005C726D">
        <w:t xml:space="preserve"> </w:t>
      </w:r>
      <w:r w:rsidR="007A5C19">
        <w:t xml:space="preserve">from </w:t>
      </w:r>
      <w:r w:rsidR="003411A3">
        <w:t xml:space="preserve">attendees at </w:t>
      </w:r>
      <w:r w:rsidR="00012C8A">
        <w:t>the 2</w:t>
      </w:r>
      <w:r w:rsidR="00012C8A" w:rsidRPr="00B5360D">
        <w:rPr>
          <w:vertAlign w:val="superscript"/>
        </w:rPr>
        <w:t>nd</w:t>
      </w:r>
      <w:r w:rsidR="00012C8A">
        <w:t xml:space="preserve"> World Congress</w:t>
      </w:r>
      <w:r w:rsidR="00B5360D">
        <w:t xml:space="preserve"> on Endoscopic Ear Surgery, </w:t>
      </w:r>
      <w:r w:rsidR="007A5C19">
        <w:t xml:space="preserve">and </w:t>
      </w:r>
      <w:r w:rsidR="00B5360D">
        <w:t xml:space="preserve">six </w:t>
      </w:r>
      <w:r w:rsidR="007A5C19">
        <w:t xml:space="preserve">from </w:t>
      </w:r>
      <w:r w:rsidR="00B5360D">
        <w:t xml:space="preserve">attendees </w:t>
      </w:r>
      <w:r w:rsidR="007A5C19">
        <w:t>at the Hands on Seminar in Japan</w:t>
      </w:r>
      <w:r w:rsidR="00440B2E">
        <w:t>.</w:t>
      </w:r>
      <w:r w:rsidR="006C6F2A">
        <w:t xml:space="preserve"> </w:t>
      </w:r>
      <w:r w:rsidR="007A5C19">
        <w:t xml:space="preserve">At the time of survey completion, </w:t>
      </w:r>
      <w:r w:rsidR="00F76515">
        <w:t xml:space="preserve">responses revealed </w:t>
      </w:r>
      <w:r w:rsidR="000D2928">
        <w:t>four</w:t>
      </w:r>
      <w:r w:rsidR="006C6F2A">
        <w:t xml:space="preserve"> </w:t>
      </w:r>
      <w:r w:rsidR="007A5C19">
        <w:t xml:space="preserve">surgeons </w:t>
      </w:r>
      <w:r w:rsidR="00B37616">
        <w:t>(8</w:t>
      </w:r>
      <w:r w:rsidR="00BB5E14">
        <w:t>%) do not perfor</w:t>
      </w:r>
      <w:r w:rsidR="006C6F2A">
        <w:t xml:space="preserve">m </w:t>
      </w:r>
      <w:r w:rsidR="00BB5E14">
        <w:t>many surgeries using TEES, 1</w:t>
      </w:r>
      <w:r w:rsidR="00B37616">
        <w:t>6 (31</w:t>
      </w:r>
      <w:r w:rsidR="00BB5E14">
        <w:t>%) perform up to 50% of surgeries using TEES, 2</w:t>
      </w:r>
      <w:r w:rsidR="00B37616">
        <w:t>1</w:t>
      </w:r>
      <w:r w:rsidR="00BB5E14">
        <w:t xml:space="preserve"> (</w:t>
      </w:r>
      <w:r w:rsidR="0066306F">
        <w:t>41</w:t>
      </w:r>
      <w:r w:rsidR="00BB5E14">
        <w:t xml:space="preserve">%) perform 50-90% of surgeries using TEES, and 10 </w:t>
      </w:r>
      <w:r w:rsidR="0066306F">
        <w:t>(</w:t>
      </w:r>
      <w:r w:rsidR="00E46E05">
        <w:t>20</w:t>
      </w:r>
      <w:r w:rsidR="00BB5E14">
        <w:t xml:space="preserve">%) perform greater than 90% of surgeries using TEES. </w:t>
      </w:r>
      <w:r w:rsidR="00E46E05">
        <w:t xml:space="preserve">Forty </w:t>
      </w:r>
      <w:r w:rsidR="0066306F">
        <w:t>(78</w:t>
      </w:r>
      <w:r w:rsidR="00BB5E14">
        <w:t xml:space="preserve">%) respondents </w:t>
      </w:r>
      <w:r w:rsidR="00E46E05">
        <w:t xml:space="preserve">reported </w:t>
      </w:r>
      <w:r w:rsidR="00BB5E14">
        <w:t xml:space="preserve">use </w:t>
      </w:r>
      <w:r w:rsidR="00E46E05">
        <w:t xml:space="preserve">of </w:t>
      </w:r>
      <w:r w:rsidR="00BB5E14">
        <w:t>specialized TEES instrument sets.</w:t>
      </w:r>
    </w:p>
    <w:p w14:paraId="3DC2B6C5" w14:textId="77777777" w:rsidR="00E47AAD" w:rsidRDefault="00E47AAD" w:rsidP="00586262">
      <w:pPr>
        <w:spacing w:line="360" w:lineRule="auto"/>
      </w:pPr>
    </w:p>
    <w:p w14:paraId="71EA88F1" w14:textId="77777777" w:rsidR="00465EFD" w:rsidRDefault="00465EFD" w:rsidP="00586262">
      <w:pPr>
        <w:pStyle w:val="Heading2"/>
        <w:spacing w:line="360" w:lineRule="auto"/>
      </w:pPr>
    </w:p>
    <w:p w14:paraId="547A7EB1" w14:textId="7D270E74" w:rsidR="00350E52" w:rsidRDefault="005C2C65" w:rsidP="00586262">
      <w:pPr>
        <w:pStyle w:val="Heading2"/>
        <w:spacing w:line="360" w:lineRule="auto"/>
      </w:pPr>
      <w:ins w:id="26" w:author="Arushri Swarup" w:date="2017-09-20T17:39:00Z">
        <w:r>
          <w:rPr>
            <w:noProof/>
          </w:rPr>
          <w:drawing>
            <wp:inline distT="0" distB="0" distL="0" distR="0" wp14:anchorId="4AE82EA7" wp14:editId="48529EAD">
              <wp:extent cx="5926455" cy="3851088"/>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ins>
    </w:p>
    <w:p w14:paraId="7A5B2DDB" w14:textId="03ACB679" w:rsidR="000F119D" w:rsidRDefault="00B37616" w:rsidP="00586262">
      <w:pPr>
        <w:spacing w:line="360" w:lineRule="auto"/>
      </w:pPr>
      <w:r>
        <w:rPr>
          <w:b/>
        </w:rPr>
        <w:t>FIG. 1.</w:t>
      </w:r>
      <w:del w:id="27" w:author="Arushri Swarup" w:date="2017-09-20T17:59:00Z">
        <w:r w:rsidR="005A0C2A" w:rsidDel="00F34AD8">
          <w:delText xml:space="preserve">Mean </w:delText>
        </w:r>
      </w:del>
      <w:ins w:id="28" w:author="Arushri Swarup" w:date="2017-09-20T17:59:00Z">
        <w:r w:rsidR="00F34AD8">
          <w:t xml:space="preserve"> Median </w:t>
        </w:r>
      </w:ins>
      <w:r w:rsidR="005A0C2A">
        <w:t>d</w:t>
      </w:r>
      <w:r w:rsidR="00AA613B">
        <w:t xml:space="preserve">egree of need </w:t>
      </w:r>
      <w:r w:rsidR="005A0C2A">
        <w:t xml:space="preserve">reported </w:t>
      </w:r>
      <w:r w:rsidR="00AA613B">
        <w:t>for each TEES challenge</w:t>
      </w:r>
      <w:r w:rsidR="00465EFD">
        <w:t xml:space="preserve">. </w:t>
      </w:r>
      <w:ins w:id="29" w:author="Arushri Swarup" w:date="2017-09-20T17:59:00Z">
        <w:r w:rsidR="00F34AD8">
          <w:t xml:space="preserve">There were a total of 51 respondents. </w:t>
        </w:r>
      </w:ins>
      <w:del w:id="30" w:author="Arushri Swarup" w:date="2017-09-20T17:59:00Z">
        <w:r w:rsidR="00465EFD" w:rsidDel="00F34AD8">
          <w:delText xml:space="preserve">The error bars </w:delText>
        </w:r>
        <w:r w:rsidR="005A0C2A" w:rsidDel="00F34AD8">
          <w:delText>indicate</w:delText>
        </w:r>
        <w:r w:rsidR="00465EFD" w:rsidDel="00F34AD8">
          <w:delText xml:space="preserve"> </w:delText>
        </w:r>
        <w:r w:rsidR="005C726D" w:rsidDel="00F34AD8">
          <w:delText>95% confidence intervals</w:delText>
        </w:r>
        <w:r w:rsidR="00AA613B" w:rsidDel="00F34AD8">
          <w:delText>.</w:delText>
        </w:r>
      </w:del>
    </w:p>
    <w:p w14:paraId="16FB176F" w14:textId="77777777" w:rsidR="00395492" w:rsidRDefault="00395492" w:rsidP="00586262">
      <w:pPr>
        <w:spacing w:line="360" w:lineRule="auto"/>
      </w:pPr>
    </w:p>
    <w:p w14:paraId="39BEADF4" w14:textId="77777777" w:rsidR="005A0C2A" w:rsidRDefault="00533FA3" w:rsidP="00586262">
      <w:pPr>
        <w:pStyle w:val="Heading3"/>
        <w:spacing w:line="360" w:lineRule="auto"/>
      </w:pPr>
      <w:commentRangeStart w:id="31"/>
      <w:r>
        <w:lastRenderedPageBreak/>
        <w:t>Perception of needs for instrument design</w:t>
      </w:r>
      <w:r w:rsidR="00FD4284">
        <w:t xml:space="preserve">: </w:t>
      </w:r>
      <w:commentRangeEnd w:id="31"/>
      <w:r w:rsidR="00AD6D38">
        <w:rPr>
          <w:rStyle w:val="CommentReference"/>
          <w:rFonts w:asciiTheme="minorHAnsi" w:eastAsiaTheme="minorHAnsi" w:hAnsiTheme="minorHAnsi" w:cstheme="minorBidi"/>
          <w:color w:val="auto"/>
        </w:rPr>
        <w:commentReference w:id="31"/>
      </w:r>
    </w:p>
    <w:p w14:paraId="63243F0F" w14:textId="77777777" w:rsidR="00AD6D38" w:rsidRDefault="00AD6D38" w:rsidP="00FE2257">
      <w:pPr>
        <w:rPr>
          <w:ins w:id="32" w:author="Arushri Swarup" w:date="2017-09-20T17:33:00Z"/>
          <w:b/>
        </w:rPr>
      </w:pPr>
      <w:r w:rsidRPr="00FE2257">
        <w:rPr>
          <w:b/>
          <w:highlight w:val="yellow"/>
        </w:rPr>
        <w:t xml:space="preserve">Please can you plot histograms for responses to each question (may be with bin width of 20%). You could also show number who have TEES instruments on the same graph – perhaps also </w:t>
      </w:r>
      <w:proofErr w:type="spellStart"/>
      <w:r w:rsidRPr="00FE2257">
        <w:rPr>
          <w:b/>
          <w:highlight w:val="yellow"/>
        </w:rPr>
        <w:t>replot</w:t>
      </w:r>
      <w:proofErr w:type="spellEnd"/>
      <w:r w:rsidRPr="00FE2257">
        <w:rPr>
          <w:b/>
          <w:highlight w:val="yellow"/>
        </w:rPr>
        <w:t xml:space="preserve"> with surgeons TEES experience</w:t>
      </w:r>
      <w:r w:rsidRPr="00C641C8">
        <w:rPr>
          <w:b/>
          <w:highlight w:val="yellow"/>
        </w:rPr>
        <w:t xml:space="preserve">. I’m interested to see what proportion of surgeons had problems with </w:t>
      </w:r>
      <w:r w:rsidR="00D6768F" w:rsidRPr="00C641C8">
        <w:rPr>
          <w:b/>
          <w:highlight w:val="yellow"/>
        </w:rPr>
        <w:t xml:space="preserve">each issue, </w:t>
      </w:r>
      <w:proofErr w:type="spellStart"/>
      <w:r w:rsidR="00D6768F" w:rsidRPr="00C641C8">
        <w:rPr>
          <w:b/>
          <w:highlight w:val="yellow"/>
        </w:rPr>
        <w:t>ie</w:t>
      </w:r>
      <w:proofErr w:type="spellEnd"/>
      <w:r w:rsidR="00D6768F" w:rsidRPr="00C641C8">
        <w:rPr>
          <w:b/>
          <w:highlight w:val="yellow"/>
        </w:rPr>
        <w:t xml:space="preserve"> did it have normal distribution or was it bimodal (</w:t>
      </w:r>
      <w:proofErr w:type="spellStart"/>
      <w:r w:rsidR="00D6768F" w:rsidRPr="00C641C8">
        <w:rPr>
          <w:b/>
          <w:highlight w:val="yellow"/>
        </w:rPr>
        <w:t>eg</w:t>
      </w:r>
      <w:proofErr w:type="spellEnd"/>
      <w:r w:rsidR="00D6768F" w:rsidRPr="00C641C8">
        <w:rPr>
          <w:b/>
          <w:highlight w:val="yellow"/>
        </w:rPr>
        <w:t xml:space="preserve"> most had a problem but with it but many didn’t, would give a mean &gt;50%)?? If not a normal distribution, we should not be reporting the mean.</w:t>
      </w:r>
    </w:p>
    <w:p w14:paraId="0093FEFD" w14:textId="77777777" w:rsidR="00CA06BF" w:rsidRDefault="00CA06BF" w:rsidP="00FE2257">
      <w:pPr>
        <w:rPr>
          <w:ins w:id="33" w:author="Arushri Swarup" w:date="2017-09-20T17:33:00Z"/>
          <w:b/>
        </w:rPr>
      </w:pPr>
    </w:p>
    <w:p w14:paraId="48A9EFE6" w14:textId="77777777" w:rsidR="00CA06BF" w:rsidRDefault="00CA06BF" w:rsidP="00FE2257">
      <w:pPr>
        <w:rPr>
          <w:ins w:id="34" w:author="Arushri Swarup" w:date="2017-09-20T17:34:00Z"/>
          <w:b/>
        </w:rPr>
      </w:pPr>
    </w:p>
    <w:p w14:paraId="3A65290B" w14:textId="77777777" w:rsidR="005C2C65" w:rsidRDefault="00F473FA" w:rsidP="00FE2257">
      <w:pPr>
        <w:rPr>
          <w:ins w:id="35" w:author="Arushri Swarup" w:date="2017-09-23T21:14:00Z"/>
          <w:b/>
        </w:rPr>
      </w:pPr>
      <w:ins w:id="36" w:author="Arushri Swarup" w:date="2017-09-20T17:58:00Z">
        <w:r w:rsidRPr="00F473FA">
          <w:rPr>
            <w:b/>
            <w:noProof/>
            <w:rPrChange w:id="37" w:author="Unknown">
              <w:rPr>
                <w:noProof/>
              </w:rPr>
            </w:rPrChange>
          </w:rPr>
          <w:drawing>
            <wp:inline distT="0" distB="0" distL="0" distR="0" wp14:anchorId="5203E23D" wp14:editId="1B920EFD">
              <wp:extent cx="3199238" cy="35643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01962" cy="3567348"/>
                      </a:xfrm>
                      <a:prstGeom prst="rect">
                        <a:avLst/>
                      </a:prstGeom>
                    </pic:spPr>
                  </pic:pic>
                </a:graphicData>
              </a:graphic>
            </wp:inline>
          </w:drawing>
        </w:r>
      </w:ins>
    </w:p>
    <w:p w14:paraId="5E6A76C3" w14:textId="4BD684B8" w:rsidR="00487EE1" w:rsidRDefault="009A7E4E" w:rsidP="00FE2257">
      <w:pPr>
        <w:rPr>
          <w:ins w:id="38" w:author="Arushri Swarup" w:date="2017-09-23T21:15:00Z"/>
        </w:rPr>
      </w:pPr>
      <w:ins w:id="39" w:author="Arushri Swarup" w:date="2017-09-23T21:14:00Z">
        <w:r>
          <w:rPr>
            <w:b/>
          </w:rPr>
          <w:t>FIG</w:t>
        </w:r>
      </w:ins>
      <w:ins w:id="40" w:author="Arushri Swarup" w:date="2017-09-23T21:15:00Z">
        <w:r>
          <w:rPr>
            <w:b/>
          </w:rPr>
          <w:t>.</w:t>
        </w:r>
      </w:ins>
      <w:ins w:id="41" w:author="Arushri Swarup" w:date="2017-09-23T21:14:00Z">
        <w:r>
          <w:rPr>
            <w:b/>
          </w:rPr>
          <w:t xml:space="preserve"> 2.</w:t>
        </w:r>
      </w:ins>
      <w:ins w:id="42" w:author="Arushri Swarup" w:date="2017-09-23T21:15:00Z">
        <w:r>
          <w:rPr>
            <w:b/>
          </w:rPr>
          <w:t xml:space="preserve"> </w:t>
        </w:r>
        <w:r>
          <w:t xml:space="preserve">Histograms comparing the degree of need to address each of the six challenges, comparing all participants vs. surgeons who use a specialized TEES instrument set (78% of respondents). </w:t>
        </w:r>
      </w:ins>
    </w:p>
    <w:p w14:paraId="438120DD" w14:textId="77777777" w:rsidR="009A7E4E" w:rsidRDefault="009A7E4E" w:rsidP="00FE2257">
      <w:pPr>
        <w:rPr>
          <w:ins w:id="43" w:author="Arushri Swarup" w:date="2017-09-23T21:16:00Z"/>
        </w:rPr>
      </w:pPr>
    </w:p>
    <w:p w14:paraId="641C64EA" w14:textId="65E49745" w:rsidR="009A7E4E" w:rsidRPr="009A7E4E" w:rsidRDefault="009A7E4E" w:rsidP="00FE2257">
      <w:pPr>
        <w:rPr>
          <w:ins w:id="44" w:author="Arushri Swarup" w:date="2017-09-23T12:39:00Z"/>
          <w:rPrChange w:id="45" w:author="Arushri Swarup" w:date="2017-09-23T21:14:00Z">
            <w:rPr>
              <w:ins w:id="46" w:author="Arushri Swarup" w:date="2017-09-23T12:39:00Z"/>
              <w:b/>
            </w:rPr>
          </w:rPrChange>
        </w:rPr>
      </w:pPr>
      <w:ins w:id="47" w:author="Arushri Swarup" w:date="2017-09-23T21:16:00Z">
        <w:r>
          <w:t xml:space="preserve">Figure 2 shows histograms comparing degree of need </w:t>
        </w:r>
      </w:ins>
      <w:ins w:id="48" w:author="Arushri Swarup" w:date="2017-09-23T21:20:00Z">
        <w:r>
          <w:t xml:space="preserve">of all surgeons vs. those who use a specialized TEES instrument set. It is shown that most respondents rated the degree of need as greater than 50% and that reaching structures has the greatest degree of need.  </w:t>
        </w:r>
      </w:ins>
    </w:p>
    <w:p w14:paraId="7AE975B3" w14:textId="77777777" w:rsidR="00A06FF5" w:rsidRDefault="00A06FF5" w:rsidP="00FE2257">
      <w:pPr>
        <w:rPr>
          <w:ins w:id="49" w:author="Arushri Swarup" w:date="2017-09-23T12:39:00Z"/>
          <w:b/>
        </w:rPr>
      </w:pPr>
    </w:p>
    <w:p w14:paraId="6B492981" w14:textId="0990FA85" w:rsidR="00A06FF5" w:rsidRDefault="00A06FF5" w:rsidP="00FE2257">
      <w:pPr>
        <w:rPr>
          <w:ins w:id="50" w:author="Arushri Swarup" w:date="2017-09-23T21:29:00Z"/>
          <w:b/>
        </w:rPr>
      </w:pPr>
      <w:ins w:id="51" w:author="Arushri Swarup" w:date="2017-09-23T12:39:00Z">
        <w:r w:rsidRPr="00A06FF5">
          <w:rPr>
            <w:b/>
            <w:noProof/>
            <w:rPrChange w:id="52" w:author="Unknown">
              <w:rPr>
                <w:noProof/>
              </w:rPr>
            </w:rPrChange>
          </w:rPr>
          <w:lastRenderedPageBreak/>
          <w:drawing>
            <wp:inline distT="0" distB="0" distL="0" distR="0" wp14:anchorId="19E7804F" wp14:editId="257858D2">
              <wp:extent cx="3757759" cy="315675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62110" cy="3160413"/>
                      </a:xfrm>
                      <a:prstGeom prst="rect">
                        <a:avLst/>
                      </a:prstGeom>
                    </pic:spPr>
                  </pic:pic>
                </a:graphicData>
              </a:graphic>
            </wp:inline>
          </w:drawing>
        </w:r>
      </w:ins>
    </w:p>
    <w:p w14:paraId="2CB490BF" w14:textId="5D3ECBF6" w:rsidR="009F3FC5" w:rsidRDefault="009F3FC5" w:rsidP="00FE2257">
      <w:pPr>
        <w:rPr>
          <w:ins w:id="53" w:author="Arushri Swarup" w:date="2017-09-23T21:30:00Z"/>
          <w:b/>
        </w:rPr>
      </w:pPr>
      <w:ins w:id="54" w:author="Arushri Swarup" w:date="2017-09-23T21:29:00Z">
        <w:r w:rsidRPr="009F3FC5">
          <w:rPr>
            <w:b/>
            <w:noProof/>
            <w:rPrChange w:id="55" w:author="Unknown">
              <w:rPr>
                <w:noProof/>
              </w:rPr>
            </w:rPrChange>
          </w:rPr>
          <w:drawing>
            <wp:inline distT="0" distB="0" distL="0" distR="0" wp14:anchorId="4D238EEF" wp14:editId="3402AFFE">
              <wp:extent cx="3599411" cy="269955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09188" cy="2706890"/>
                      </a:xfrm>
                      <a:prstGeom prst="rect">
                        <a:avLst/>
                      </a:prstGeom>
                    </pic:spPr>
                  </pic:pic>
                </a:graphicData>
              </a:graphic>
            </wp:inline>
          </w:drawing>
        </w:r>
      </w:ins>
    </w:p>
    <w:p w14:paraId="3AC385B6" w14:textId="4FDCEFF0" w:rsidR="00BE6F0E" w:rsidRDefault="00BE6F0E" w:rsidP="00FE2257">
      <w:pPr>
        <w:rPr>
          <w:ins w:id="56" w:author="Arushri Swarup" w:date="2017-09-23T21:32:00Z"/>
          <w:b/>
        </w:rPr>
      </w:pPr>
      <w:ins w:id="57" w:author="Arushri Swarup" w:date="2017-09-23T21:30:00Z">
        <w:r w:rsidRPr="00BE6F0E">
          <w:rPr>
            <w:b/>
            <w:noProof/>
            <w:rPrChange w:id="58" w:author="Unknown">
              <w:rPr>
                <w:noProof/>
              </w:rPr>
            </w:rPrChange>
          </w:rPr>
          <w:lastRenderedPageBreak/>
          <w:drawing>
            <wp:inline distT="0" distB="0" distL="0" distR="0" wp14:anchorId="69EDA00E" wp14:editId="39B1B1D9">
              <wp:extent cx="4021455" cy="301609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23947" cy="3017960"/>
                      </a:xfrm>
                      <a:prstGeom prst="rect">
                        <a:avLst/>
                      </a:prstGeom>
                    </pic:spPr>
                  </pic:pic>
                </a:graphicData>
              </a:graphic>
            </wp:inline>
          </w:drawing>
        </w:r>
      </w:ins>
    </w:p>
    <w:p w14:paraId="59CB4CA1" w14:textId="58ABD389" w:rsidR="008A602D" w:rsidRDefault="008A602D" w:rsidP="00FE2257">
      <w:pPr>
        <w:rPr>
          <w:ins w:id="59" w:author="Arushri Swarup" w:date="2017-09-23T21:33:00Z"/>
          <w:b/>
        </w:rPr>
      </w:pPr>
      <w:ins w:id="60" w:author="Arushri Swarup" w:date="2017-09-23T21:32:00Z">
        <w:r w:rsidRPr="008A602D">
          <w:rPr>
            <w:b/>
            <w:noProof/>
            <w:rPrChange w:id="61" w:author="Unknown">
              <w:rPr>
                <w:noProof/>
              </w:rPr>
            </w:rPrChange>
          </w:rPr>
          <w:drawing>
            <wp:inline distT="0" distB="0" distL="0" distR="0" wp14:anchorId="52DF242E" wp14:editId="68C6115F">
              <wp:extent cx="3259455" cy="244459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66131" cy="2449598"/>
                      </a:xfrm>
                      <a:prstGeom prst="rect">
                        <a:avLst/>
                      </a:prstGeom>
                    </pic:spPr>
                  </pic:pic>
                </a:graphicData>
              </a:graphic>
            </wp:inline>
          </w:drawing>
        </w:r>
      </w:ins>
    </w:p>
    <w:p w14:paraId="6DA43436" w14:textId="1B1CC996" w:rsidR="008A602D" w:rsidRDefault="008A602D" w:rsidP="00FE2257">
      <w:pPr>
        <w:rPr>
          <w:ins w:id="62" w:author="Arushri Swarup" w:date="2017-09-23T21:33:00Z"/>
          <w:b/>
        </w:rPr>
      </w:pPr>
      <w:ins w:id="63" w:author="Arushri Swarup" w:date="2017-09-23T21:33:00Z">
        <w:r w:rsidRPr="008A602D">
          <w:rPr>
            <w:b/>
            <w:noProof/>
            <w:rPrChange w:id="64" w:author="Unknown">
              <w:rPr>
                <w:noProof/>
              </w:rPr>
            </w:rPrChange>
          </w:rPr>
          <w:drawing>
            <wp:inline distT="0" distB="0" distL="0" distR="0" wp14:anchorId="3A6E43AD" wp14:editId="646BF8CB">
              <wp:extent cx="3142211" cy="235665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43642" cy="2357731"/>
                      </a:xfrm>
                      <a:prstGeom prst="rect">
                        <a:avLst/>
                      </a:prstGeom>
                    </pic:spPr>
                  </pic:pic>
                </a:graphicData>
              </a:graphic>
            </wp:inline>
          </w:drawing>
        </w:r>
      </w:ins>
    </w:p>
    <w:p w14:paraId="3BB10A8B" w14:textId="3BFAD45B" w:rsidR="008A602D" w:rsidRDefault="008A602D" w:rsidP="00FE2257">
      <w:pPr>
        <w:rPr>
          <w:ins w:id="65" w:author="Arushri Swarup" w:date="2017-09-23T21:35:00Z"/>
          <w:b/>
        </w:rPr>
      </w:pPr>
      <w:ins w:id="66" w:author="Arushri Swarup" w:date="2017-09-23T21:34:00Z">
        <w:r w:rsidRPr="008A602D">
          <w:rPr>
            <w:b/>
            <w:noProof/>
            <w:rPrChange w:id="67" w:author="Unknown">
              <w:rPr>
                <w:noProof/>
              </w:rPr>
            </w:rPrChange>
          </w:rPr>
          <w:lastRenderedPageBreak/>
          <w:drawing>
            <wp:inline distT="0" distB="0" distL="0" distR="0" wp14:anchorId="20B17822" wp14:editId="42ECF288">
              <wp:extent cx="3868189" cy="290114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70015" cy="2902511"/>
                      </a:xfrm>
                      <a:prstGeom prst="rect">
                        <a:avLst/>
                      </a:prstGeom>
                    </pic:spPr>
                  </pic:pic>
                </a:graphicData>
              </a:graphic>
            </wp:inline>
          </w:drawing>
        </w:r>
      </w:ins>
    </w:p>
    <w:p w14:paraId="4E3C504A" w14:textId="0CE1CACC" w:rsidR="002C0E1B" w:rsidRPr="002C0E1B" w:rsidRDefault="002C0E1B" w:rsidP="00FE2257">
      <w:pPr>
        <w:rPr>
          <w:rPrChange w:id="68" w:author="Arushri Swarup" w:date="2017-09-23T21:35:00Z">
            <w:rPr>
              <w:b/>
            </w:rPr>
          </w:rPrChange>
        </w:rPr>
      </w:pPr>
      <w:ins w:id="69" w:author="Arushri Swarup" w:date="2017-09-23T21:35:00Z">
        <w:r>
          <w:rPr>
            <w:b/>
          </w:rPr>
          <w:t xml:space="preserve">FIG. 3. </w:t>
        </w:r>
        <w:r>
          <w:t xml:space="preserve">Histograms of degree of need for all respondents and respondents with different degrees of experience with TEES. </w:t>
        </w:r>
      </w:ins>
    </w:p>
    <w:p w14:paraId="55E44BCF" w14:textId="77777777" w:rsidR="00D6768F" w:rsidRPr="00FE2257" w:rsidRDefault="00D6768F" w:rsidP="00FE2257">
      <w:pPr>
        <w:rPr>
          <w:b/>
        </w:rPr>
      </w:pPr>
    </w:p>
    <w:p w14:paraId="323D229C" w14:textId="44FCCF4C" w:rsidR="000E6B39" w:rsidRDefault="00533FA3" w:rsidP="00586262">
      <w:pPr>
        <w:spacing w:line="360" w:lineRule="auto"/>
        <w:ind w:firstLine="720"/>
      </w:pPr>
      <w:r>
        <w:t>All of the parameters assessed in this survey</w:t>
      </w:r>
      <w:del w:id="70" w:author="Arushri Swarup" w:date="2017-09-23T19:34:00Z">
        <w:r w:rsidDel="00A00A78">
          <w:delText>ed</w:delText>
        </w:r>
      </w:del>
      <w:r>
        <w:t xml:space="preserve"> regarding the utility of instrument design for use in endoscopic ear surgery revealed a </w:t>
      </w:r>
      <w:r w:rsidR="000F119D">
        <w:t xml:space="preserve">need </w:t>
      </w:r>
      <w:r>
        <w:t xml:space="preserve">for improvement </w:t>
      </w:r>
      <w:r w:rsidR="00426049">
        <w:t>exceed</w:t>
      </w:r>
      <w:r>
        <w:t>ing</w:t>
      </w:r>
      <w:r w:rsidR="000F119D">
        <w:t xml:space="preserve"> 50%</w:t>
      </w:r>
      <w:r w:rsidR="00925711">
        <w:t xml:space="preserve"> </w:t>
      </w:r>
      <w:r w:rsidR="00B64E44">
        <w:t>on visual</w:t>
      </w:r>
      <w:r>
        <w:t xml:space="preserve"> analogue scales (</w:t>
      </w:r>
      <w:r w:rsidRPr="00C641C8">
        <w:rPr>
          <w:highlight w:val="yellow"/>
        </w:rPr>
        <w:t xml:space="preserve">0 = </w:t>
      </w:r>
      <w:ins w:id="71" w:author="Arushri Swarup" w:date="2017-09-23T19:35:00Z">
        <w:r w:rsidR="00A00A78">
          <w:rPr>
            <w:highlight w:val="yellow"/>
          </w:rPr>
          <w:t>“</w:t>
        </w:r>
      </w:ins>
      <w:del w:id="72" w:author="Arushri Swarup" w:date="2017-09-23T19:33:00Z">
        <w:r w:rsidRPr="00C641C8" w:rsidDel="00A00A78">
          <w:rPr>
            <w:highlight w:val="yellow"/>
          </w:rPr>
          <w:delText xml:space="preserve">XXX </w:delText>
        </w:r>
      </w:del>
      <w:ins w:id="73" w:author="Arushri Swarup" w:date="2017-09-23T19:33:00Z">
        <w:r w:rsidR="00A00A78">
          <w:rPr>
            <w:highlight w:val="yellow"/>
          </w:rPr>
          <w:t>Not Useful</w:t>
        </w:r>
      </w:ins>
      <w:ins w:id="74" w:author="Arushri Swarup" w:date="2017-09-23T19:35:00Z">
        <w:r w:rsidR="00A00A78">
          <w:rPr>
            <w:highlight w:val="yellow"/>
          </w:rPr>
          <w:t>”</w:t>
        </w:r>
      </w:ins>
      <w:ins w:id="75" w:author="Arushri Swarup" w:date="2017-09-23T19:33:00Z">
        <w:r w:rsidR="00A00A78">
          <w:rPr>
            <w:highlight w:val="yellow"/>
          </w:rPr>
          <w:t xml:space="preserve">, 50% = </w:t>
        </w:r>
      </w:ins>
      <w:ins w:id="76" w:author="Arushri Swarup" w:date="2017-09-23T19:35:00Z">
        <w:r w:rsidR="00A00A78">
          <w:rPr>
            <w:highlight w:val="yellow"/>
          </w:rPr>
          <w:t>“</w:t>
        </w:r>
      </w:ins>
      <w:ins w:id="77" w:author="Arushri Swarup" w:date="2017-09-23T19:33:00Z">
        <w:r w:rsidR="00A00A78">
          <w:rPr>
            <w:highlight w:val="yellow"/>
          </w:rPr>
          <w:t>Moderately Useful</w:t>
        </w:r>
      </w:ins>
      <w:ins w:id="78" w:author="Arushri Swarup" w:date="2017-09-23T19:35:00Z">
        <w:r w:rsidR="00A00A78">
          <w:rPr>
            <w:highlight w:val="yellow"/>
          </w:rPr>
          <w:t>”</w:t>
        </w:r>
      </w:ins>
      <w:del w:id="79" w:author="Arushri Swarup" w:date="2017-09-23T19:33:00Z">
        <w:r w:rsidRPr="00C641C8" w:rsidDel="00A00A78">
          <w:rPr>
            <w:highlight w:val="yellow"/>
          </w:rPr>
          <w:delText>to</w:delText>
        </w:r>
      </w:del>
      <w:r w:rsidRPr="00C641C8">
        <w:rPr>
          <w:highlight w:val="yellow"/>
        </w:rPr>
        <w:t xml:space="preserve"> 100% = </w:t>
      </w:r>
      <w:ins w:id="80" w:author="Arushri Swarup" w:date="2017-09-23T19:35:00Z">
        <w:r w:rsidR="00A00A78">
          <w:rPr>
            <w:highlight w:val="yellow"/>
          </w:rPr>
          <w:t>“</w:t>
        </w:r>
      </w:ins>
      <w:del w:id="81" w:author="Arushri Swarup" w:date="2017-09-23T19:33:00Z">
        <w:r w:rsidRPr="00C641C8" w:rsidDel="00A00A78">
          <w:rPr>
            <w:highlight w:val="yellow"/>
          </w:rPr>
          <w:delText xml:space="preserve">XXX </w:delText>
        </w:r>
      </w:del>
      <w:ins w:id="82" w:author="Arushri Swarup" w:date="2017-09-23T19:33:00Z">
        <w:r w:rsidR="00A00A78">
          <w:rPr>
            <w:highlight w:val="yellow"/>
          </w:rPr>
          <w:t>Extremely Useful</w:t>
        </w:r>
      </w:ins>
      <w:ins w:id="83" w:author="Arushri Swarup" w:date="2017-09-23T19:35:00Z">
        <w:r w:rsidR="00A00A78">
          <w:rPr>
            <w:highlight w:val="yellow"/>
          </w:rPr>
          <w:t>”</w:t>
        </w:r>
      </w:ins>
      <w:ins w:id="84" w:author="Arushri Swarup" w:date="2017-09-23T19:33:00Z">
        <w:r w:rsidR="00A00A78">
          <w:rPr>
            <w:highlight w:val="yellow"/>
          </w:rPr>
          <w:t xml:space="preserve">). </w:t>
        </w:r>
      </w:ins>
      <w:del w:id="85" w:author="Arushri Swarup" w:date="2017-09-23T19:33:00Z">
        <w:r w:rsidRPr="00C641C8" w:rsidDel="00A00A78">
          <w:rPr>
            <w:i/>
            <w:highlight w:val="yellow"/>
          </w:rPr>
          <w:delText>please add descriptors for the ends of the VA scales</w:delText>
        </w:r>
        <w:r w:rsidDel="00A00A78">
          <w:rPr>
            <w:i/>
          </w:rPr>
          <w:delText>)</w:delText>
        </w:r>
        <w:r w:rsidR="00E440B6" w:rsidDel="00A00A78">
          <w:delText xml:space="preserve">. </w:delText>
        </w:r>
      </w:del>
      <w:r w:rsidR="00F76515">
        <w:t>A requirement for instruments to provide better r</w:t>
      </w:r>
      <w:r w:rsidR="000F119D">
        <w:t>each</w:t>
      </w:r>
      <w:r w:rsidR="00F76515">
        <w:t xml:space="preserve"> to </w:t>
      </w:r>
      <w:r w:rsidR="000F119D">
        <w:t xml:space="preserve">structures visualized by the endoscope </w:t>
      </w:r>
      <w:r w:rsidR="00F76515">
        <w:t>revealed</w:t>
      </w:r>
      <w:r w:rsidR="00925711">
        <w:t xml:space="preserve"> </w:t>
      </w:r>
      <w:r w:rsidR="00426049">
        <w:t>the highest degree of need</w:t>
      </w:r>
      <w:r w:rsidR="0000087D">
        <w:t xml:space="preserve"> </w:t>
      </w:r>
      <w:ins w:id="86" w:author="Arushri Swarup" w:date="2017-09-23T21:09:00Z">
        <w:r w:rsidR="005F7143">
          <w:t>(</w:t>
        </w:r>
      </w:ins>
      <w:del w:id="87" w:author="Arushri Swarup" w:date="2017-09-23T21:09:00Z">
        <w:r w:rsidR="005F4612" w:rsidDel="005F7143">
          <w:delText>(mean 83%</w:delText>
        </w:r>
      </w:del>
      <w:ins w:id="88" w:author="Arushri Swarup" w:date="2017-09-23T21:08:00Z">
        <w:r w:rsidR="005F7143">
          <w:t>median 90%</w:t>
        </w:r>
      </w:ins>
      <w:ins w:id="89" w:author="Arushri Swarup" w:date="2017-09-23T21:09:00Z">
        <w:r w:rsidR="005F7143">
          <w:t xml:space="preserve">) </w:t>
        </w:r>
      </w:ins>
      <w:del w:id="90" w:author="Arushri Swarup" w:date="2017-09-23T21:09:00Z">
        <w:r w:rsidR="00027DF4" w:rsidDel="005F7143">
          <w:delText>, 95%CI 76</w:delText>
        </w:r>
        <w:r w:rsidR="0045395B" w:rsidDel="005F7143">
          <w:delText>-</w:delText>
        </w:r>
        <w:r w:rsidR="00027DF4" w:rsidDel="005F7143">
          <w:delText>89</w:delText>
        </w:r>
        <w:r w:rsidR="0045395B" w:rsidDel="005F7143">
          <w:delText>%</w:delText>
        </w:r>
        <w:r w:rsidR="005F4612" w:rsidDel="005F7143">
          <w:delText>)</w:delText>
        </w:r>
        <w:r w:rsidR="0045395B" w:rsidDel="005F7143">
          <w:delText xml:space="preserve"> </w:delText>
        </w:r>
      </w:del>
      <w:r w:rsidR="0045395B">
        <w:t xml:space="preserve">although </w:t>
      </w:r>
      <w:r w:rsidR="00F76515">
        <w:t>this requirement</w:t>
      </w:r>
      <w:r w:rsidR="0045395B">
        <w:t xml:space="preserve"> was </w:t>
      </w:r>
      <w:commentRangeStart w:id="91"/>
      <w:r w:rsidR="0045395B">
        <w:t xml:space="preserve">not statistically different from the </w:t>
      </w:r>
      <w:r w:rsidR="00F76515">
        <w:t xml:space="preserve">need perceived for </w:t>
      </w:r>
      <w:r w:rsidR="00B64E44">
        <w:t xml:space="preserve">better </w:t>
      </w:r>
      <w:r w:rsidR="00F76515">
        <w:t xml:space="preserve">instruments </w:t>
      </w:r>
      <w:r w:rsidR="0045395B">
        <w:t>dissect and remov</w:t>
      </w:r>
      <w:r w:rsidR="00F76515">
        <w:t xml:space="preserve">e </w:t>
      </w:r>
      <w:proofErr w:type="spellStart"/>
      <w:r w:rsidR="0045395B">
        <w:t>cholesteatoma</w:t>
      </w:r>
      <w:proofErr w:type="spellEnd"/>
      <w:r w:rsidR="00027DF4">
        <w:t>.</w:t>
      </w:r>
      <w:r w:rsidR="00F76515">
        <w:t xml:space="preserve"> </w:t>
      </w:r>
      <w:commentRangeEnd w:id="91"/>
      <w:r w:rsidR="00C06B5A">
        <w:rPr>
          <w:rStyle w:val="CommentReference"/>
        </w:rPr>
        <w:commentReference w:id="91"/>
      </w:r>
      <w:r w:rsidR="00F76515">
        <w:t>Instrumentation for p</w:t>
      </w:r>
      <w:r w:rsidR="005F4612">
        <w:t>ositioning graft</w:t>
      </w:r>
      <w:r w:rsidR="00F76515">
        <w:t>s in the ear</w:t>
      </w:r>
      <w:r w:rsidR="009316FD">
        <w:t xml:space="preserve"> </w:t>
      </w:r>
      <w:r w:rsidR="00B64E44">
        <w:t>were thought to have</w:t>
      </w:r>
      <w:r w:rsidR="005F4612">
        <w:t xml:space="preserve"> the lowe</w:t>
      </w:r>
      <w:r w:rsidR="0045395B">
        <w:t xml:space="preserve">st degree of need </w:t>
      </w:r>
      <w:r w:rsidR="00B64E44">
        <w:t xml:space="preserve">for improvement </w:t>
      </w:r>
      <w:r w:rsidR="0045395B">
        <w:t>(</w:t>
      </w:r>
      <w:ins w:id="92" w:author="Arushri Swarup" w:date="2017-09-23T21:10:00Z">
        <w:r w:rsidR="005F7143">
          <w:t xml:space="preserve">median 56%) </w:t>
        </w:r>
      </w:ins>
      <w:del w:id="93" w:author="Arushri Swarup" w:date="2017-09-23T21:10:00Z">
        <w:r w:rsidR="00E440B6" w:rsidDel="005F7143">
          <w:delText xml:space="preserve">mean </w:delText>
        </w:r>
        <w:r w:rsidR="00465F95" w:rsidDel="005F7143">
          <w:delText>58%</w:delText>
        </w:r>
        <w:r w:rsidR="00E440B6" w:rsidDel="005F7143">
          <w:delText>, 95%CI</w:delText>
        </w:r>
        <w:r w:rsidR="0000087D" w:rsidDel="005F7143">
          <w:delText xml:space="preserve"> </w:delText>
        </w:r>
        <w:r w:rsidR="00027DF4" w:rsidDel="005F7143">
          <w:delText>52</w:delText>
        </w:r>
        <w:r w:rsidR="00465F95" w:rsidDel="005F7143">
          <w:delText>-</w:delText>
        </w:r>
        <w:r w:rsidR="00027DF4" w:rsidDel="005F7143">
          <w:delText>65</w:delText>
        </w:r>
        <w:r w:rsidR="00465F95" w:rsidDel="005F7143">
          <w:delText>%</w:delText>
        </w:r>
        <w:r w:rsidR="005F4612" w:rsidDel="005F7143">
          <w:delText>)</w:delText>
        </w:r>
        <w:r w:rsidR="0045395B" w:rsidDel="005F7143">
          <w:delText xml:space="preserve">, </w:delText>
        </w:r>
      </w:del>
      <w:r w:rsidR="0045395B">
        <w:t>although this was not</w:t>
      </w:r>
      <w:commentRangeStart w:id="94"/>
      <w:r w:rsidR="0045395B">
        <w:t xml:space="preserve"> statistically different from the degree of need for </w:t>
      </w:r>
      <w:r w:rsidR="00B64E44">
        <w:t xml:space="preserve">instrumentation to </w:t>
      </w:r>
      <w:r w:rsidR="0045395B">
        <w:t>keep the endoscope clean</w:t>
      </w:r>
      <w:commentRangeEnd w:id="94"/>
      <w:r w:rsidR="00C06B5A">
        <w:rPr>
          <w:rStyle w:val="CommentReference"/>
        </w:rPr>
        <w:commentReference w:id="94"/>
      </w:r>
      <w:r w:rsidR="0045395B">
        <w:t>.</w:t>
      </w:r>
    </w:p>
    <w:p w14:paraId="6E658F6A" w14:textId="77777777" w:rsidR="00386EBA" w:rsidRDefault="00386EBA" w:rsidP="00586262">
      <w:pPr>
        <w:spacing w:line="360" w:lineRule="auto"/>
      </w:pPr>
    </w:p>
    <w:p w14:paraId="493BC00E" w14:textId="77777777" w:rsidR="00FD4284" w:rsidRDefault="00FD4284" w:rsidP="00586262">
      <w:pPr>
        <w:pStyle w:val="Heading3"/>
        <w:spacing w:line="360" w:lineRule="auto"/>
      </w:pPr>
      <w:r>
        <w:t xml:space="preserve">Effect of </w:t>
      </w:r>
      <w:r w:rsidR="00B64E44">
        <w:t xml:space="preserve">surgeons’ </w:t>
      </w:r>
      <w:r w:rsidR="00533FA3">
        <w:t>endoscopic experience</w:t>
      </w:r>
      <w:r w:rsidR="00E440B6">
        <w:t>:</w:t>
      </w:r>
    </w:p>
    <w:p w14:paraId="1443BE51" w14:textId="4B590E93" w:rsidR="007C6150" w:rsidRDefault="00E440B6" w:rsidP="00586262">
      <w:pPr>
        <w:spacing w:line="360" w:lineRule="auto"/>
        <w:ind w:firstLine="720"/>
      </w:pPr>
      <w:r>
        <w:t xml:space="preserve">There was a </w:t>
      </w:r>
      <w:r w:rsidR="00B64E44">
        <w:t>greater perceived need f</w:t>
      </w:r>
      <w:r>
        <w:t xml:space="preserve">or </w:t>
      </w:r>
      <w:r w:rsidR="00B64E44">
        <w:t xml:space="preserve">better instruments to </w:t>
      </w:r>
      <w:r>
        <w:t xml:space="preserve">reach structures and </w:t>
      </w:r>
      <w:r w:rsidR="00B64E44">
        <w:t xml:space="preserve">to </w:t>
      </w:r>
      <w:r>
        <w:t xml:space="preserve">position a graft </w:t>
      </w:r>
      <w:r w:rsidR="00B64E44">
        <w:t xml:space="preserve">among by respondents who perform a greater proportion of cases </w:t>
      </w:r>
      <w:proofErr w:type="spellStart"/>
      <w:r w:rsidR="00B64E44">
        <w:t>endoscopically</w:t>
      </w:r>
      <w:proofErr w:type="spellEnd"/>
      <w:r>
        <w:t xml:space="preserve">. </w:t>
      </w:r>
      <w:r w:rsidR="00B64E44">
        <w:t xml:space="preserve">For surgeons who perform none, 0 – 50%, 50 – 90%, and greater than 90% of surgeries using TEES the need for instruments with better reach </w:t>
      </w:r>
      <w:commentRangeStart w:id="95"/>
      <w:r w:rsidR="00B64E44">
        <w:t xml:space="preserve">was </w:t>
      </w:r>
      <w:ins w:id="96" w:author="Arushri Swarup" w:date="2017-09-23T20:10:00Z">
        <w:r w:rsidR="009C66D3">
          <w:t xml:space="preserve">[means = </w:t>
        </w:r>
      </w:ins>
      <w:r w:rsidR="00B64E44">
        <w:t>76</w:t>
      </w:r>
      <w:ins w:id="97" w:author="Arushri Swarup" w:date="2017-09-23T20:20:00Z">
        <w:r w:rsidR="00302FF1">
          <w:t xml:space="preserve"> (95% CI 58-94)</w:t>
        </w:r>
      </w:ins>
      <w:r w:rsidR="00B64E44">
        <w:t>, 72</w:t>
      </w:r>
      <w:ins w:id="98" w:author="Arushri Swarup" w:date="2017-09-23T20:20:00Z">
        <w:r w:rsidR="00302FF1">
          <w:t xml:space="preserve"> (95% CI 63-82)</w:t>
        </w:r>
      </w:ins>
      <w:r w:rsidR="00B64E44">
        <w:t>, 88</w:t>
      </w:r>
      <w:ins w:id="99" w:author="Arushri Swarup" w:date="2017-09-23T20:21:00Z">
        <w:r w:rsidR="00302FF1">
          <w:t xml:space="preserve"> (95% CI 80-96)</w:t>
        </w:r>
      </w:ins>
      <w:r w:rsidR="00B64E44">
        <w:t>, and 92</w:t>
      </w:r>
      <w:ins w:id="100" w:author="Arushri Swarup" w:date="2017-09-23T20:21:00Z">
        <w:r w:rsidR="00302FF1">
          <w:t xml:space="preserve"> (95% CI </w:t>
        </w:r>
      </w:ins>
      <w:ins w:id="101" w:author="Arushri Swarup" w:date="2017-09-23T20:22:00Z">
        <w:r w:rsidR="00302FF1">
          <w:t>80-103)</w:t>
        </w:r>
      </w:ins>
      <w:ins w:id="102" w:author="Arushri Swarup" w:date="2017-09-23T20:10:00Z">
        <w:r w:rsidR="009C66D3">
          <w:t xml:space="preserve">] [medians = </w:t>
        </w:r>
      </w:ins>
      <w:ins w:id="103" w:author="Arushri Swarup" w:date="2017-09-23T20:18:00Z">
        <w:r w:rsidR="00302FF1">
          <w:t xml:space="preserve">91, </w:t>
        </w:r>
      </w:ins>
      <w:ins w:id="104" w:author="Arushri Swarup" w:date="2017-09-23T20:19:00Z">
        <w:r w:rsidR="00302FF1">
          <w:t>90, 91, 91]</w:t>
        </w:r>
      </w:ins>
      <w:r w:rsidR="00B64E44">
        <w:t>,</w:t>
      </w:r>
      <w:commentRangeEnd w:id="95"/>
      <w:r w:rsidR="00302FF1">
        <w:rPr>
          <w:rStyle w:val="CommentReference"/>
        </w:rPr>
        <w:commentReference w:id="95"/>
      </w:r>
      <w:r w:rsidR="00B64E44">
        <w:t xml:space="preserve"> respectively (</w:t>
      </w:r>
      <w:r w:rsidR="004E3C25">
        <w:t>X</w:t>
      </w:r>
      <w:r w:rsidR="004E3C25">
        <w:rPr>
          <w:vertAlign w:val="superscript"/>
        </w:rPr>
        <w:t>2</w:t>
      </w:r>
      <w:r w:rsidR="00B64E44">
        <w:t xml:space="preserve">(2) </w:t>
      </w:r>
      <w:r w:rsidR="004E3C25">
        <w:t xml:space="preserve">= </w:t>
      </w:r>
      <w:r w:rsidR="00150679">
        <w:t>8.9</w:t>
      </w:r>
      <w:r w:rsidR="004E3C25">
        <w:t>, p = 0.0</w:t>
      </w:r>
      <w:r w:rsidR="00150679">
        <w:t>3</w:t>
      </w:r>
      <w:r w:rsidR="00B64E44">
        <w:t>)</w:t>
      </w:r>
      <w:ins w:id="105" w:author="Arushri Swarup" w:date="2017-09-23T20:10:00Z">
        <w:r w:rsidR="009C66D3">
          <w:t>.</w:t>
        </w:r>
      </w:ins>
      <w:r w:rsidR="004E3C25">
        <w:t xml:space="preserve"> For positioning a graft, </w:t>
      </w:r>
      <w:r w:rsidR="00B64E44">
        <w:t xml:space="preserve">with mean scores of need for better </w:t>
      </w:r>
      <w:r w:rsidR="00B64E44">
        <w:lastRenderedPageBreak/>
        <w:t>instruments were 50</w:t>
      </w:r>
      <w:ins w:id="106" w:author="Arushri Swarup" w:date="2017-09-23T20:53:00Z">
        <w:r w:rsidR="00C85B60">
          <w:t xml:space="preserve"> (95% CI </w:t>
        </w:r>
      </w:ins>
      <w:ins w:id="107" w:author="Arushri Swarup" w:date="2017-09-23T20:54:00Z">
        <w:r w:rsidR="00C85B60">
          <w:t>25-74</w:t>
        </w:r>
      </w:ins>
      <w:ins w:id="108" w:author="Arushri Swarup" w:date="2017-09-23T20:53:00Z">
        <w:r w:rsidR="00C85B60">
          <w:t>)</w:t>
        </w:r>
      </w:ins>
      <w:r w:rsidR="00B64E44">
        <w:t>, 4</w:t>
      </w:r>
      <w:ins w:id="109" w:author="Arushri Swarup" w:date="2017-09-23T20:54:00Z">
        <w:r w:rsidR="00C85B60">
          <w:t>5 (95% CI 33-58)</w:t>
        </w:r>
      </w:ins>
      <w:r w:rsidR="00B64E44">
        <w:t>, 6</w:t>
      </w:r>
      <w:ins w:id="110" w:author="Arushri Swarup" w:date="2017-09-23T20:55:00Z">
        <w:r w:rsidR="00C85B60">
          <w:t>3</w:t>
        </w:r>
      </w:ins>
      <w:ins w:id="111" w:author="Arushri Swarup" w:date="2017-09-23T20:54:00Z">
        <w:r w:rsidR="00C85B60">
          <w:t xml:space="preserve"> (95% CI 52-74</w:t>
        </w:r>
      </w:ins>
      <w:ins w:id="112" w:author="Arushri Swarup" w:date="2017-09-23T20:55:00Z">
        <w:r w:rsidR="00C85B60">
          <w:t>)</w:t>
        </w:r>
      </w:ins>
      <w:r w:rsidR="00B64E44">
        <w:t>, and 81</w:t>
      </w:r>
      <w:ins w:id="113" w:author="Arushri Swarup" w:date="2017-09-23T20:55:00Z">
        <w:r w:rsidR="00C85B60">
          <w:t>(95% CI 66-97)</w:t>
        </w:r>
      </w:ins>
      <w:r w:rsidR="00B64E44">
        <w:t>, respectively (</w:t>
      </w:r>
      <w:r w:rsidR="004E3C25">
        <w:t>X</w:t>
      </w:r>
      <w:r w:rsidR="004E3C25">
        <w:rPr>
          <w:vertAlign w:val="superscript"/>
        </w:rPr>
        <w:t>2</w:t>
      </w:r>
      <w:r w:rsidR="004E3C25">
        <w:t xml:space="preserve">(2) = </w:t>
      </w:r>
      <w:r w:rsidR="00150679">
        <w:t>12.8</w:t>
      </w:r>
      <w:r w:rsidR="004E3C25">
        <w:t>, p = 0.00</w:t>
      </w:r>
      <w:r w:rsidR="00150679">
        <w:t>5</w:t>
      </w:r>
      <w:r w:rsidR="00B64E44">
        <w:t>)</w:t>
      </w:r>
      <w:r w:rsidR="004E3C25">
        <w:t>.</w:t>
      </w:r>
      <w:ins w:id="114" w:author="Arushri Swarup" w:date="2017-09-23T18:25:00Z">
        <w:r w:rsidR="00900344">
          <w:t xml:space="preserve"> </w:t>
        </w:r>
      </w:ins>
      <w:r w:rsidR="00B64E44">
        <w:t xml:space="preserve">Other parameters </w:t>
      </w:r>
      <w:r w:rsidR="00A60488">
        <w:t>were not significantly dependent on the proportion of cases performed using TEES</w:t>
      </w:r>
      <w:r w:rsidR="000D2928">
        <w:t>.</w:t>
      </w:r>
    </w:p>
    <w:p w14:paraId="05E8EC1E" w14:textId="77777777" w:rsidR="007C6150" w:rsidRPr="00426049" w:rsidRDefault="007C6150" w:rsidP="00586262">
      <w:pPr>
        <w:spacing w:line="360" w:lineRule="auto"/>
      </w:pPr>
    </w:p>
    <w:p w14:paraId="53B6E156" w14:textId="1128D5E8" w:rsidR="00A60488" w:rsidRPr="00A60488" w:rsidRDefault="00FD4284" w:rsidP="00586262">
      <w:pPr>
        <w:pStyle w:val="Heading3"/>
        <w:spacing w:line="360" w:lineRule="auto"/>
      </w:pPr>
      <w:r>
        <w:t xml:space="preserve">Effect of using a specialized TEES instrument set on </w:t>
      </w:r>
      <w:r w:rsidR="009A190E">
        <w:t>TEES</w:t>
      </w:r>
      <w:ins w:id="115" w:author="Arushri Swarup" w:date="2017-09-23T20:04:00Z">
        <w:r w:rsidR="0098474E">
          <w:t xml:space="preserve"> </w:t>
        </w:r>
      </w:ins>
      <w:r w:rsidR="009A190E">
        <w:t xml:space="preserve">challenges </w:t>
      </w:r>
      <w:r>
        <w:t xml:space="preserve">experienced: </w:t>
      </w:r>
    </w:p>
    <w:p w14:paraId="29EF810D" w14:textId="53D12637" w:rsidR="00A60488" w:rsidRDefault="00A60488" w:rsidP="00586262">
      <w:pPr>
        <w:spacing w:line="360" w:lineRule="auto"/>
        <w:ind w:firstLine="720"/>
      </w:pPr>
      <w:commentRangeStart w:id="116"/>
      <w:r w:rsidRPr="002C0E1B">
        <w:rPr>
          <w:strike/>
        </w:rPr>
        <w:t>Respondents who used a specialized TEES instrument set had a significantly lower mean degree of need for positioning a graft than those who did not use a specialized set, with means of 55</w:t>
      </w:r>
      <w:ins w:id="117" w:author="Arushri Swarup" w:date="2017-09-23T20:57:00Z">
        <w:r w:rsidR="00C13DE8" w:rsidRPr="002C0E1B">
          <w:rPr>
            <w:strike/>
          </w:rPr>
          <w:t xml:space="preserve"> (95% CI 46-64)</w:t>
        </w:r>
      </w:ins>
      <w:r w:rsidRPr="002C0E1B">
        <w:rPr>
          <w:strike/>
        </w:rPr>
        <w:t xml:space="preserve"> and 71</w:t>
      </w:r>
      <w:ins w:id="118" w:author="Arushri Swarup" w:date="2017-09-23T20:58:00Z">
        <w:r w:rsidR="00C13DE8" w:rsidRPr="002C0E1B">
          <w:rPr>
            <w:strike/>
          </w:rPr>
          <w:t xml:space="preserve"> (95% CI 57-84)</w:t>
        </w:r>
      </w:ins>
      <w:r w:rsidR="000D2928" w:rsidRPr="002C0E1B">
        <w:rPr>
          <w:strike/>
        </w:rPr>
        <w:t>,</w:t>
      </w:r>
      <w:r w:rsidRPr="002C0E1B">
        <w:rPr>
          <w:strike/>
        </w:rPr>
        <w:t xml:space="preserve"> respectively (p=0.002)</w:t>
      </w:r>
      <w:r w:rsidR="000D2928" w:rsidRPr="002C0E1B">
        <w:rPr>
          <w:strike/>
        </w:rPr>
        <w:t>.</w:t>
      </w:r>
      <w:commentRangeEnd w:id="116"/>
      <w:r w:rsidR="00C13DE8" w:rsidRPr="002C0E1B">
        <w:rPr>
          <w:rStyle w:val="CommentReference"/>
          <w:strike/>
        </w:rPr>
        <w:commentReference w:id="116"/>
      </w:r>
      <w:ins w:id="119" w:author="Arushri Swarup" w:date="2017-09-23T21:01:00Z">
        <w:r w:rsidR="00C13DE8">
          <w:t xml:space="preserve"> </w:t>
        </w:r>
      </w:ins>
      <w:ins w:id="120" w:author="Arushri Swarup" w:date="2017-09-23T21:02:00Z">
        <w:r w:rsidR="00C13DE8">
          <w:t xml:space="preserve">As per the </w:t>
        </w:r>
        <w:proofErr w:type="spellStart"/>
        <w:r w:rsidR="00C13DE8">
          <w:t>Kruskal</w:t>
        </w:r>
        <w:proofErr w:type="spellEnd"/>
        <w:r w:rsidR="00C13DE8">
          <w:t xml:space="preserve">-Wallis test for nonparametric data, there was no significant of the surgeon using a specialized TEES instrument set on the degree of need for each challenge. </w:t>
        </w:r>
      </w:ins>
    </w:p>
    <w:p w14:paraId="64369D46" w14:textId="77777777" w:rsidR="00F56777" w:rsidRDefault="00F56777" w:rsidP="00586262">
      <w:pPr>
        <w:spacing w:line="360" w:lineRule="auto"/>
      </w:pPr>
    </w:p>
    <w:p w14:paraId="1E3C6032" w14:textId="77777777" w:rsidR="00833647" w:rsidRDefault="00833647" w:rsidP="00586262">
      <w:pPr>
        <w:pStyle w:val="Heading3"/>
        <w:spacing w:line="360" w:lineRule="auto"/>
      </w:pPr>
      <w:commentRangeStart w:id="121"/>
      <w:r>
        <w:t>Qualitative Results</w:t>
      </w:r>
      <w:commentRangeEnd w:id="121"/>
      <w:r w:rsidR="00BC5DCF">
        <w:rPr>
          <w:rStyle w:val="CommentReference"/>
          <w:rFonts w:asciiTheme="minorHAnsi" w:eastAsiaTheme="minorHAnsi" w:hAnsiTheme="minorHAnsi" w:cstheme="minorBidi"/>
          <w:color w:val="auto"/>
        </w:rPr>
        <w:commentReference w:id="121"/>
      </w:r>
      <w:r>
        <w:t xml:space="preserve">: </w:t>
      </w:r>
    </w:p>
    <w:p w14:paraId="0D4328DF" w14:textId="77777777" w:rsidR="00885CBD" w:rsidRDefault="00885CBD">
      <w:pPr>
        <w:jc w:val="left"/>
        <w:rPr>
          <w:color w:val="FF0000"/>
        </w:rPr>
      </w:pPr>
    </w:p>
    <w:p w14:paraId="6483AA28" w14:textId="77777777" w:rsidR="004E5E22" w:rsidRPr="00CF34A9" w:rsidRDefault="004E5E22" w:rsidP="004E5E22">
      <w:pPr>
        <w:spacing w:line="360" w:lineRule="auto"/>
      </w:pPr>
      <w:r w:rsidRPr="004E5E22">
        <w:rPr>
          <w:b/>
        </w:rPr>
        <w:t>Table1.</w:t>
      </w:r>
      <w:r w:rsidR="00522314">
        <w:rPr>
          <w:b/>
        </w:rPr>
        <w:t xml:space="preserve"> </w:t>
      </w:r>
      <w:r w:rsidR="00522314" w:rsidRPr="002C0E1B">
        <w:t>Tabulated</w:t>
      </w:r>
      <w:r w:rsidR="00522314">
        <w:rPr>
          <w:b/>
        </w:rPr>
        <w:t xml:space="preserve"> </w:t>
      </w:r>
      <w:r w:rsidR="00522314">
        <w:t xml:space="preserve">comments </w:t>
      </w:r>
      <w:r>
        <w:t>from respondents</w:t>
      </w:r>
      <w:r w:rsidR="00522314">
        <w:t xml:space="preserve"> to the question: “</w:t>
      </w:r>
      <w:r w:rsidR="00522314" w:rsidRPr="000D2928">
        <w:t>Are there any other instruments that you would like to see modified or developed for endoscopic ear surgery? Please give examples</w:t>
      </w:r>
      <w:r w:rsidR="00522314">
        <w:t>.”</w:t>
      </w:r>
      <w:r>
        <w:t>.</w:t>
      </w:r>
      <w:r w:rsidR="00522314">
        <w:t xml:space="preserve"> </w:t>
      </w:r>
      <w:r w:rsidR="00885CBD">
        <w:t xml:space="preserve">Bold type highlights suggestions consistent with the two key parameters identified by the survey:  </w:t>
      </w:r>
      <w:r>
        <w:t>reaching areas</w:t>
      </w:r>
      <w:r w:rsidR="00885CBD">
        <w:t xml:space="preserve"> better</w:t>
      </w:r>
      <w:r>
        <w:t xml:space="preserve"> and suction-enabled tools. </w:t>
      </w:r>
    </w:p>
    <w:tbl>
      <w:tblPr>
        <w:tblStyle w:val="TableGrid"/>
        <w:tblW w:w="0" w:type="auto"/>
        <w:jc w:val="center"/>
        <w:tblLook w:val="04A0" w:firstRow="1" w:lastRow="0" w:firstColumn="1" w:lastColumn="0" w:noHBand="0" w:noVBand="1"/>
      </w:tblPr>
      <w:tblGrid>
        <w:gridCol w:w="1547"/>
        <w:gridCol w:w="2117"/>
        <w:gridCol w:w="1782"/>
        <w:gridCol w:w="1572"/>
        <w:gridCol w:w="1354"/>
        <w:gridCol w:w="978"/>
      </w:tblGrid>
      <w:tr w:rsidR="007310F2" w:rsidRPr="00415610" w14:paraId="5D737DFA" w14:textId="77777777" w:rsidTr="002C0E1B">
        <w:trPr>
          <w:trHeight w:val="227"/>
          <w:jc w:val="center"/>
        </w:trPr>
        <w:tc>
          <w:tcPr>
            <w:tcW w:w="1701" w:type="dxa"/>
            <w:shd w:val="clear" w:color="auto" w:fill="auto"/>
          </w:tcPr>
          <w:p w14:paraId="2A23B4BF" w14:textId="77777777" w:rsidR="007310F2" w:rsidRPr="004E5E22" w:rsidRDefault="007310F2" w:rsidP="004E5E22">
            <w:pPr>
              <w:rPr>
                <w:b/>
                <w:sz w:val="16"/>
              </w:rPr>
            </w:pPr>
            <w:r w:rsidRPr="004E5E22">
              <w:rPr>
                <w:b/>
                <w:sz w:val="16"/>
              </w:rPr>
              <w:t>Endoscope</w:t>
            </w:r>
          </w:p>
        </w:tc>
        <w:tc>
          <w:tcPr>
            <w:tcW w:w="8647" w:type="dxa"/>
            <w:gridSpan w:val="5"/>
            <w:shd w:val="clear" w:color="auto" w:fill="auto"/>
          </w:tcPr>
          <w:p w14:paraId="36D9D2A9" w14:textId="77777777" w:rsidR="007310F2" w:rsidRPr="004E5E22" w:rsidRDefault="007310F2" w:rsidP="004E5E22">
            <w:pPr>
              <w:rPr>
                <w:b/>
                <w:sz w:val="16"/>
              </w:rPr>
            </w:pPr>
            <w:r w:rsidRPr="004E5E22">
              <w:rPr>
                <w:b/>
                <w:sz w:val="16"/>
              </w:rPr>
              <w:t>Instrument</w:t>
            </w:r>
          </w:p>
        </w:tc>
      </w:tr>
      <w:tr w:rsidR="007310F2" w:rsidRPr="00415610" w14:paraId="43B74468" w14:textId="77777777" w:rsidTr="002C0E1B">
        <w:trPr>
          <w:trHeight w:val="227"/>
          <w:jc w:val="center"/>
        </w:trPr>
        <w:tc>
          <w:tcPr>
            <w:tcW w:w="1701" w:type="dxa"/>
            <w:shd w:val="clear" w:color="auto" w:fill="auto"/>
          </w:tcPr>
          <w:p w14:paraId="32B4BED5" w14:textId="77777777" w:rsidR="007310F2" w:rsidRPr="00415610" w:rsidRDefault="007310F2" w:rsidP="004E5E22">
            <w:pPr>
              <w:rPr>
                <w:sz w:val="16"/>
              </w:rPr>
            </w:pPr>
          </w:p>
        </w:tc>
        <w:tc>
          <w:tcPr>
            <w:tcW w:w="2410" w:type="dxa"/>
            <w:shd w:val="clear" w:color="auto" w:fill="auto"/>
          </w:tcPr>
          <w:p w14:paraId="5B09B124" w14:textId="77777777" w:rsidR="007310F2" w:rsidRPr="004E5E22" w:rsidRDefault="007310F2" w:rsidP="004E5E22">
            <w:pPr>
              <w:rPr>
                <w:b/>
                <w:sz w:val="16"/>
              </w:rPr>
            </w:pPr>
            <w:r w:rsidRPr="004E5E22">
              <w:rPr>
                <w:b/>
                <w:sz w:val="16"/>
              </w:rPr>
              <w:t>Suction</w:t>
            </w:r>
          </w:p>
        </w:tc>
        <w:tc>
          <w:tcPr>
            <w:tcW w:w="2020" w:type="dxa"/>
            <w:shd w:val="clear" w:color="auto" w:fill="auto"/>
          </w:tcPr>
          <w:p w14:paraId="1DDDA206" w14:textId="77777777" w:rsidR="007310F2" w:rsidRPr="004E5E22" w:rsidRDefault="007310F2" w:rsidP="004E5E22">
            <w:pPr>
              <w:rPr>
                <w:b/>
                <w:sz w:val="16"/>
              </w:rPr>
            </w:pPr>
            <w:r w:rsidRPr="004E5E22">
              <w:rPr>
                <w:b/>
                <w:sz w:val="16"/>
              </w:rPr>
              <w:t>Cutting Bone</w:t>
            </w:r>
          </w:p>
        </w:tc>
        <w:tc>
          <w:tcPr>
            <w:tcW w:w="1697" w:type="dxa"/>
            <w:shd w:val="clear" w:color="auto" w:fill="auto"/>
          </w:tcPr>
          <w:p w14:paraId="5A9D81E4" w14:textId="77777777" w:rsidR="007310F2" w:rsidRPr="004E5E22" w:rsidRDefault="007310F2" w:rsidP="004E5E22">
            <w:pPr>
              <w:rPr>
                <w:b/>
                <w:sz w:val="16"/>
              </w:rPr>
            </w:pPr>
            <w:r w:rsidRPr="004E5E22">
              <w:rPr>
                <w:b/>
                <w:sz w:val="16"/>
              </w:rPr>
              <w:t>Reaching areas</w:t>
            </w:r>
          </w:p>
        </w:tc>
        <w:tc>
          <w:tcPr>
            <w:tcW w:w="1455" w:type="dxa"/>
            <w:shd w:val="clear" w:color="auto" w:fill="auto"/>
          </w:tcPr>
          <w:p w14:paraId="678CED21" w14:textId="77777777" w:rsidR="007310F2" w:rsidRPr="004E5E22" w:rsidRDefault="00A711A7" w:rsidP="00FE2257">
            <w:pPr>
              <w:jc w:val="center"/>
              <w:rPr>
                <w:b/>
                <w:sz w:val="16"/>
              </w:rPr>
            </w:pPr>
            <w:commentRangeStart w:id="122"/>
            <w:commentRangeEnd w:id="122"/>
            <w:r>
              <w:rPr>
                <w:rStyle w:val="CommentReference"/>
              </w:rPr>
              <w:commentReference w:id="122"/>
            </w:r>
          </w:p>
        </w:tc>
        <w:tc>
          <w:tcPr>
            <w:tcW w:w="1065" w:type="dxa"/>
            <w:shd w:val="clear" w:color="auto" w:fill="auto"/>
          </w:tcPr>
          <w:p w14:paraId="2471FB02" w14:textId="77777777" w:rsidR="007310F2" w:rsidRPr="004E5E22" w:rsidRDefault="004E5E22" w:rsidP="004E5E22">
            <w:pPr>
              <w:rPr>
                <w:b/>
                <w:sz w:val="16"/>
              </w:rPr>
            </w:pPr>
            <w:r>
              <w:rPr>
                <w:b/>
                <w:sz w:val="16"/>
              </w:rPr>
              <w:t>C</w:t>
            </w:r>
            <w:r w:rsidR="007310F2" w:rsidRPr="004E5E22">
              <w:rPr>
                <w:b/>
                <w:sz w:val="16"/>
              </w:rPr>
              <w:t>utting</w:t>
            </w:r>
          </w:p>
        </w:tc>
      </w:tr>
      <w:tr w:rsidR="007310F2" w:rsidRPr="00415610" w14:paraId="57DC41E9" w14:textId="77777777" w:rsidTr="002C0E1B">
        <w:trPr>
          <w:jc w:val="center"/>
        </w:trPr>
        <w:tc>
          <w:tcPr>
            <w:tcW w:w="1701" w:type="dxa"/>
            <w:shd w:val="clear" w:color="auto" w:fill="auto"/>
            <w:vAlign w:val="bottom"/>
          </w:tcPr>
          <w:p w14:paraId="68C82AF6" w14:textId="0D022225" w:rsidR="007310F2" w:rsidRPr="004E5E22" w:rsidRDefault="00F44423" w:rsidP="004E5E22">
            <w:pPr>
              <w:rPr>
                <w:sz w:val="16"/>
                <w:lang w:val="en-CA" w:eastAsia="en-CA"/>
              </w:rPr>
            </w:pPr>
            <w:ins w:id="123" w:author="Arushri Swarup" w:date="2017-09-23T19:55:00Z">
              <w:r>
                <w:rPr>
                  <w:sz w:val="16"/>
                  <w:lang w:val="en-CA" w:eastAsia="en-CA"/>
                </w:rPr>
                <w:t>F</w:t>
              </w:r>
            </w:ins>
            <w:r w:rsidR="007310F2" w:rsidRPr="004E5E22">
              <w:rPr>
                <w:sz w:val="16"/>
                <w:lang w:val="en-CA" w:eastAsia="en-CA"/>
              </w:rPr>
              <w:t>lexible</w:t>
            </w:r>
            <w:ins w:id="124" w:author="Arushri Swarup" w:date="2017-09-23T19:55:00Z">
              <w:r>
                <w:rPr>
                  <w:sz w:val="16"/>
                  <w:lang w:val="en-CA" w:eastAsia="en-CA"/>
                </w:rPr>
                <w:t xml:space="preserve"> endoscope</w:t>
              </w:r>
            </w:ins>
          </w:p>
        </w:tc>
        <w:tc>
          <w:tcPr>
            <w:tcW w:w="2410" w:type="dxa"/>
            <w:shd w:val="clear" w:color="auto" w:fill="auto"/>
          </w:tcPr>
          <w:p w14:paraId="62250FC2" w14:textId="77777777" w:rsidR="007310F2" w:rsidRPr="0023081C" w:rsidRDefault="007310F2" w:rsidP="004E5E22">
            <w:pPr>
              <w:rPr>
                <w:color w:val="000000" w:themeColor="text1"/>
                <w:sz w:val="16"/>
              </w:rPr>
            </w:pPr>
            <w:r w:rsidRPr="0023081C">
              <w:rPr>
                <w:color w:val="000000" w:themeColor="text1"/>
                <w:sz w:val="16"/>
                <w:lang w:val="en-CA" w:eastAsia="en-CA"/>
              </w:rPr>
              <w:t>suction elevators to control amount of suction</w:t>
            </w:r>
          </w:p>
        </w:tc>
        <w:tc>
          <w:tcPr>
            <w:tcW w:w="2020" w:type="dxa"/>
            <w:shd w:val="clear" w:color="auto" w:fill="auto"/>
          </w:tcPr>
          <w:p w14:paraId="42DA7100" w14:textId="77777777" w:rsidR="007310F2" w:rsidRPr="004E5E22" w:rsidRDefault="007310F2" w:rsidP="004E5E22">
            <w:pPr>
              <w:rPr>
                <w:sz w:val="16"/>
              </w:rPr>
            </w:pPr>
            <w:r w:rsidRPr="004E5E22">
              <w:rPr>
                <w:sz w:val="16"/>
                <w:lang w:val="en-CA" w:eastAsia="en-CA"/>
              </w:rPr>
              <w:t>single handed drilling - irrigation and suction at the same time</w:t>
            </w:r>
          </w:p>
        </w:tc>
        <w:tc>
          <w:tcPr>
            <w:tcW w:w="1697" w:type="dxa"/>
            <w:shd w:val="clear" w:color="auto" w:fill="auto"/>
          </w:tcPr>
          <w:p w14:paraId="512DD993" w14:textId="77777777" w:rsidR="007310F2" w:rsidRPr="004E5E22" w:rsidRDefault="007310F2" w:rsidP="004E5E22">
            <w:pPr>
              <w:rPr>
                <w:sz w:val="16"/>
              </w:rPr>
            </w:pPr>
            <w:r w:rsidRPr="004E5E22">
              <w:rPr>
                <w:sz w:val="16"/>
              </w:rPr>
              <w:t>Reach disease in the mastoid through the canal (retract</w:t>
            </w:r>
            <w:r w:rsidR="00A711A7">
              <w:rPr>
                <w:sz w:val="16"/>
              </w:rPr>
              <w:t>a</w:t>
            </w:r>
            <w:r w:rsidRPr="004E5E22">
              <w:rPr>
                <w:sz w:val="16"/>
              </w:rPr>
              <w:t>ble)</w:t>
            </w:r>
          </w:p>
        </w:tc>
        <w:tc>
          <w:tcPr>
            <w:tcW w:w="1455" w:type="dxa"/>
            <w:shd w:val="clear" w:color="auto" w:fill="auto"/>
          </w:tcPr>
          <w:p w14:paraId="6700CEAA" w14:textId="77777777" w:rsidR="007310F2" w:rsidRPr="004E5E22" w:rsidRDefault="007310F2" w:rsidP="004E5E22">
            <w:pPr>
              <w:rPr>
                <w:sz w:val="16"/>
              </w:rPr>
            </w:pPr>
            <w:r w:rsidRPr="004E5E22">
              <w:rPr>
                <w:sz w:val="16"/>
                <w:lang w:val="en-CA" w:eastAsia="en-CA"/>
              </w:rPr>
              <w:t>angled shaft to keep hands from bumping into each other</w:t>
            </w:r>
          </w:p>
        </w:tc>
        <w:tc>
          <w:tcPr>
            <w:tcW w:w="1065" w:type="dxa"/>
            <w:shd w:val="clear" w:color="auto" w:fill="auto"/>
          </w:tcPr>
          <w:p w14:paraId="25055009" w14:textId="77777777" w:rsidR="007310F2" w:rsidRPr="0023081C" w:rsidRDefault="007310F2" w:rsidP="004E5E22">
            <w:pPr>
              <w:rPr>
                <w:color w:val="000000" w:themeColor="text1"/>
                <w:sz w:val="16"/>
                <w:lang w:val="en-CA" w:eastAsia="en-CA"/>
              </w:rPr>
            </w:pPr>
            <w:r w:rsidRPr="0023081C">
              <w:rPr>
                <w:color w:val="000000" w:themeColor="text1"/>
                <w:sz w:val="16"/>
                <w:lang w:val="en-CA" w:eastAsia="en-CA"/>
              </w:rPr>
              <w:t>Curved round knife for better incision of the skin in first step of any middle ear surgery</w:t>
            </w:r>
          </w:p>
        </w:tc>
      </w:tr>
      <w:tr w:rsidR="007310F2" w:rsidRPr="00415610" w14:paraId="60BC83EE" w14:textId="77777777" w:rsidTr="002C0E1B">
        <w:trPr>
          <w:jc w:val="center"/>
        </w:trPr>
        <w:tc>
          <w:tcPr>
            <w:tcW w:w="1701" w:type="dxa"/>
            <w:shd w:val="clear" w:color="auto" w:fill="auto"/>
            <w:vAlign w:val="bottom"/>
          </w:tcPr>
          <w:p w14:paraId="37D95CEA" w14:textId="77777777" w:rsidR="007310F2" w:rsidRPr="004E5E22" w:rsidRDefault="007310F2" w:rsidP="004E5E22">
            <w:pPr>
              <w:rPr>
                <w:sz w:val="16"/>
                <w:lang w:val="en-CA" w:eastAsia="en-CA"/>
              </w:rPr>
            </w:pPr>
            <w:r w:rsidRPr="004E5E22">
              <w:rPr>
                <w:sz w:val="16"/>
                <w:lang w:val="en-CA" w:eastAsia="en-CA"/>
              </w:rPr>
              <w:t>Endoscope holder to facilitate 2-handed surgery</w:t>
            </w:r>
          </w:p>
        </w:tc>
        <w:tc>
          <w:tcPr>
            <w:tcW w:w="2410" w:type="dxa"/>
            <w:shd w:val="clear" w:color="auto" w:fill="auto"/>
          </w:tcPr>
          <w:p w14:paraId="28CE4B9C" w14:textId="77777777" w:rsidR="007310F2" w:rsidRPr="004E5E22" w:rsidRDefault="007310F2" w:rsidP="004E5E22">
            <w:pPr>
              <w:rPr>
                <w:sz w:val="16"/>
              </w:rPr>
            </w:pPr>
            <w:r w:rsidRPr="004E5E22">
              <w:rPr>
                <w:sz w:val="16"/>
                <w:lang w:val="en-CA" w:eastAsia="en-CA"/>
              </w:rPr>
              <w:t>bipolar with suction</w:t>
            </w:r>
          </w:p>
        </w:tc>
        <w:tc>
          <w:tcPr>
            <w:tcW w:w="2020" w:type="dxa"/>
            <w:shd w:val="clear" w:color="auto" w:fill="auto"/>
          </w:tcPr>
          <w:p w14:paraId="0D3767E8" w14:textId="77777777" w:rsidR="007310F2" w:rsidRPr="004E5E22" w:rsidRDefault="007310F2" w:rsidP="004E5E22">
            <w:pPr>
              <w:rPr>
                <w:sz w:val="16"/>
              </w:rPr>
            </w:pPr>
            <w:r w:rsidRPr="004E5E22">
              <w:rPr>
                <w:sz w:val="16"/>
                <w:lang w:val="en-CA" w:eastAsia="en-CA"/>
              </w:rPr>
              <w:t>Bone cutting – piezoelectric</w:t>
            </w:r>
          </w:p>
        </w:tc>
        <w:tc>
          <w:tcPr>
            <w:tcW w:w="1697" w:type="dxa"/>
            <w:shd w:val="clear" w:color="auto" w:fill="auto"/>
          </w:tcPr>
          <w:p w14:paraId="2199E6A8" w14:textId="77777777" w:rsidR="007310F2" w:rsidRPr="004E5E22" w:rsidRDefault="007310F2" w:rsidP="004E5E22">
            <w:pPr>
              <w:rPr>
                <w:sz w:val="16"/>
              </w:rPr>
            </w:pPr>
            <w:r w:rsidRPr="004E5E22">
              <w:rPr>
                <w:sz w:val="16"/>
                <w:lang w:val="en-CA" w:eastAsia="en-CA"/>
              </w:rPr>
              <w:t xml:space="preserve">Bent and longer instruments to reach </w:t>
            </w:r>
            <w:proofErr w:type="spellStart"/>
            <w:r w:rsidRPr="004E5E22">
              <w:rPr>
                <w:sz w:val="16"/>
                <w:lang w:val="en-CA" w:eastAsia="en-CA"/>
              </w:rPr>
              <w:t>supratubal</w:t>
            </w:r>
            <w:proofErr w:type="spellEnd"/>
            <w:r w:rsidRPr="004E5E22">
              <w:rPr>
                <w:sz w:val="16"/>
                <w:lang w:val="en-CA" w:eastAsia="en-CA"/>
              </w:rPr>
              <w:t xml:space="preserve"> recess or deep sinus tympani</w:t>
            </w:r>
          </w:p>
        </w:tc>
        <w:tc>
          <w:tcPr>
            <w:tcW w:w="1455" w:type="dxa"/>
            <w:shd w:val="clear" w:color="auto" w:fill="auto"/>
          </w:tcPr>
          <w:p w14:paraId="2832776D" w14:textId="77777777" w:rsidR="007310F2" w:rsidRPr="004E5E22" w:rsidRDefault="007310F2" w:rsidP="004E5E22">
            <w:pPr>
              <w:rPr>
                <w:sz w:val="16"/>
              </w:rPr>
            </w:pPr>
            <w:r w:rsidRPr="004E5E22">
              <w:rPr>
                <w:sz w:val="16"/>
                <w:lang w:val="en-CA" w:eastAsia="en-CA"/>
              </w:rPr>
              <w:t>Remove vascular lesions without causing bleeding</w:t>
            </w:r>
          </w:p>
        </w:tc>
        <w:tc>
          <w:tcPr>
            <w:tcW w:w="1065" w:type="dxa"/>
            <w:shd w:val="clear" w:color="auto" w:fill="auto"/>
          </w:tcPr>
          <w:p w14:paraId="331C5382" w14:textId="77777777" w:rsidR="007310F2" w:rsidRPr="0023081C" w:rsidRDefault="007310F2" w:rsidP="004E5E22">
            <w:pPr>
              <w:rPr>
                <w:color w:val="000000" w:themeColor="text1"/>
                <w:sz w:val="16"/>
              </w:rPr>
            </w:pPr>
          </w:p>
        </w:tc>
      </w:tr>
      <w:tr w:rsidR="007310F2" w:rsidRPr="00415610" w14:paraId="7E9D86B9" w14:textId="77777777" w:rsidTr="002C0E1B">
        <w:trPr>
          <w:jc w:val="center"/>
        </w:trPr>
        <w:tc>
          <w:tcPr>
            <w:tcW w:w="1701" w:type="dxa"/>
            <w:shd w:val="clear" w:color="auto" w:fill="auto"/>
            <w:vAlign w:val="bottom"/>
          </w:tcPr>
          <w:p w14:paraId="3B1E3C45" w14:textId="77777777" w:rsidR="007310F2" w:rsidRPr="004E5E22" w:rsidRDefault="007310F2" w:rsidP="004E5E22">
            <w:pPr>
              <w:rPr>
                <w:sz w:val="16"/>
                <w:lang w:val="en-CA" w:eastAsia="en-CA"/>
              </w:rPr>
            </w:pPr>
            <w:r w:rsidRPr="004E5E22">
              <w:rPr>
                <w:sz w:val="16"/>
                <w:lang w:val="en-CA" w:eastAsia="en-CA"/>
              </w:rPr>
              <w:t>Continuously cleaning lens</w:t>
            </w:r>
          </w:p>
        </w:tc>
        <w:tc>
          <w:tcPr>
            <w:tcW w:w="2410" w:type="dxa"/>
            <w:shd w:val="clear" w:color="auto" w:fill="auto"/>
          </w:tcPr>
          <w:p w14:paraId="11FAF1BF" w14:textId="77777777" w:rsidR="007310F2" w:rsidRPr="004E5E22" w:rsidRDefault="007310F2" w:rsidP="004E5E22">
            <w:pPr>
              <w:rPr>
                <w:sz w:val="16"/>
              </w:rPr>
            </w:pPr>
            <w:r w:rsidRPr="004E5E22">
              <w:rPr>
                <w:sz w:val="16"/>
                <w:lang w:val="en-CA" w:eastAsia="en-CA"/>
              </w:rPr>
              <w:t>disposable curved and angled suckers</w:t>
            </w:r>
          </w:p>
        </w:tc>
        <w:tc>
          <w:tcPr>
            <w:tcW w:w="2020" w:type="dxa"/>
            <w:shd w:val="clear" w:color="auto" w:fill="auto"/>
          </w:tcPr>
          <w:p w14:paraId="6318D539" w14:textId="77777777" w:rsidR="007310F2" w:rsidRPr="004E5E22" w:rsidRDefault="007310F2" w:rsidP="004E5E22">
            <w:pPr>
              <w:rPr>
                <w:sz w:val="16"/>
              </w:rPr>
            </w:pPr>
            <w:r w:rsidRPr="004E5E22">
              <w:rPr>
                <w:sz w:val="16"/>
                <w:lang w:val="en-CA" w:eastAsia="en-CA"/>
              </w:rPr>
              <w:t>Piezoelectric drill is quite useful</w:t>
            </w:r>
          </w:p>
        </w:tc>
        <w:tc>
          <w:tcPr>
            <w:tcW w:w="1697" w:type="dxa"/>
            <w:shd w:val="clear" w:color="auto" w:fill="auto"/>
          </w:tcPr>
          <w:p w14:paraId="4AB8C552" w14:textId="77777777" w:rsidR="007310F2" w:rsidRPr="004E5E22" w:rsidRDefault="007310F2" w:rsidP="004E5E22">
            <w:pPr>
              <w:rPr>
                <w:sz w:val="16"/>
              </w:rPr>
            </w:pPr>
            <w:r w:rsidRPr="004E5E22">
              <w:rPr>
                <w:sz w:val="16"/>
                <w:lang w:val="en-CA" w:eastAsia="en-CA"/>
              </w:rPr>
              <w:t>Instruments with working angles that can be adjusted</w:t>
            </w:r>
          </w:p>
        </w:tc>
        <w:tc>
          <w:tcPr>
            <w:tcW w:w="1455" w:type="dxa"/>
            <w:shd w:val="clear" w:color="auto" w:fill="auto"/>
          </w:tcPr>
          <w:p w14:paraId="2D76BDEC" w14:textId="77777777" w:rsidR="007310F2" w:rsidRPr="004E5E22" w:rsidRDefault="007310F2" w:rsidP="004E5E22">
            <w:pPr>
              <w:rPr>
                <w:sz w:val="16"/>
              </w:rPr>
            </w:pPr>
            <w:r w:rsidRPr="004E5E22">
              <w:rPr>
                <w:sz w:val="16"/>
                <w:lang w:val="en-CA" w:eastAsia="en-CA"/>
              </w:rPr>
              <w:t>Specialized for coagulations</w:t>
            </w:r>
          </w:p>
        </w:tc>
        <w:tc>
          <w:tcPr>
            <w:tcW w:w="1065" w:type="dxa"/>
            <w:shd w:val="clear" w:color="auto" w:fill="auto"/>
          </w:tcPr>
          <w:p w14:paraId="3F60C620" w14:textId="77777777" w:rsidR="007310F2" w:rsidRPr="0023081C" w:rsidRDefault="007310F2" w:rsidP="004E5E22">
            <w:pPr>
              <w:rPr>
                <w:color w:val="000000" w:themeColor="text1"/>
                <w:sz w:val="16"/>
              </w:rPr>
            </w:pPr>
          </w:p>
        </w:tc>
      </w:tr>
      <w:tr w:rsidR="007310F2" w:rsidRPr="00415610" w14:paraId="5617019C" w14:textId="77777777" w:rsidTr="002C0E1B">
        <w:trPr>
          <w:jc w:val="center"/>
        </w:trPr>
        <w:tc>
          <w:tcPr>
            <w:tcW w:w="1701" w:type="dxa"/>
            <w:shd w:val="clear" w:color="auto" w:fill="auto"/>
            <w:vAlign w:val="bottom"/>
          </w:tcPr>
          <w:p w14:paraId="7C4663E2" w14:textId="77777777" w:rsidR="007310F2" w:rsidRPr="004E5E22" w:rsidRDefault="007310F2" w:rsidP="004E5E22">
            <w:pPr>
              <w:rPr>
                <w:sz w:val="16"/>
                <w:lang w:val="en-CA" w:eastAsia="en-CA"/>
              </w:rPr>
            </w:pPr>
            <w:r w:rsidRPr="004E5E22">
              <w:rPr>
                <w:sz w:val="16"/>
                <w:lang w:val="en-CA" w:eastAsia="en-CA"/>
              </w:rPr>
              <w:t>Feasible endoscope holder</w:t>
            </w:r>
          </w:p>
        </w:tc>
        <w:tc>
          <w:tcPr>
            <w:tcW w:w="2410" w:type="dxa"/>
            <w:shd w:val="clear" w:color="auto" w:fill="auto"/>
          </w:tcPr>
          <w:p w14:paraId="3372DEE5" w14:textId="77777777" w:rsidR="007310F2" w:rsidRPr="004E5E22" w:rsidRDefault="007310F2" w:rsidP="004E5E22">
            <w:pPr>
              <w:rPr>
                <w:sz w:val="16"/>
              </w:rPr>
            </w:pPr>
            <w:r w:rsidRPr="004E5E22">
              <w:rPr>
                <w:sz w:val="16"/>
                <w:lang w:val="en-CA" w:eastAsia="en-CA"/>
              </w:rPr>
              <w:t>Suction  + blunt dissector</w:t>
            </w:r>
          </w:p>
        </w:tc>
        <w:tc>
          <w:tcPr>
            <w:tcW w:w="2020" w:type="dxa"/>
            <w:shd w:val="clear" w:color="auto" w:fill="auto"/>
          </w:tcPr>
          <w:p w14:paraId="58DDD287" w14:textId="77777777" w:rsidR="007310F2" w:rsidRPr="004E5E22" w:rsidRDefault="007310F2" w:rsidP="004E5E22">
            <w:pPr>
              <w:rPr>
                <w:sz w:val="16"/>
              </w:rPr>
            </w:pPr>
            <w:r w:rsidRPr="004E5E22">
              <w:rPr>
                <w:sz w:val="16"/>
                <w:lang w:val="en-CA" w:eastAsia="en-CA"/>
              </w:rPr>
              <w:t>Drill that can remove bone without obscuring vision</w:t>
            </w:r>
          </w:p>
        </w:tc>
        <w:tc>
          <w:tcPr>
            <w:tcW w:w="1697" w:type="dxa"/>
            <w:shd w:val="clear" w:color="auto" w:fill="auto"/>
          </w:tcPr>
          <w:p w14:paraId="50E26EFE" w14:textId="77777777" w:rsidR="007310F2" w:rsidRPr="004E5E22" w:rsidRDefault="007310F2" w:rsidP="004E5E22">
            <w:pPr>
              <w:rPr>
                <w:sz w:val="16"/>
              </w:rPr>
            </w:pPr>
            <w:r w:rsidRPr="004E5E22">
              <w:rPr>
                <w:sz w:val="16"/>
                <w:lang w:val="en-CA" w:eastAsia="en-CA"/>
              </w:rPr>
              <w:t>Tool that can reach structures and disease that are visible by the endoscope</w:t>
            </w:r>
          </w:p>
        </w:tc>
        <w:tc>
          <w:tcPr>
            <w:tcW w:w="1455" w:type="dxa"/>
            <w:shd w:val="clear" w:color="auto" w:fill="auto"/>
          </w:tcPr>
          <w:p w14:paraId="19C8D9F9" w14:textId="77777777" w:rsidR="007310F2" w:rsidRPr="004E5E22" w:rsidRDefault="007310F2" w:rsidP="004E5E22">
            <w:pPr>
              <w:rPr>
                <w:sz w:val="16"/>
              </w:rPr>
            </w:pPr>
            <w:r w:rsidRPr="004E5E22">
              <w:rPr>
                <w:sz w:val="16"/>
              </w:rPr>
              <w:t>Mechanical scalpel and/or curette</w:t>
            </w:r>
          </w:p>
        </w:tc>
        <w:tc>
          <w:tcPr>
            <w:tcW w:w="1065" w:type="dxa"/>
            <w:shd w:val="clear" w:color="auto" w:fill="auto"/>
          </w:tcPr>
          <w:p w14:paraId="495ED4D0" w14:textId="77777777" w:rsidR="007310F2" w:rsidRPr="0023081C" w:rsidRDefault="007310F2" w:rsidP="004E5E22">
            <w:pPr>
              <w:rPr>
                <w:color w:val="000000" w:themeColor="text1"/>
                <w:sz w:val="16"/>
              </w:rPr>
            </w:pPr>
          </w:p>
        </w:tc>
      </w:tr>
      <w:tr w:rsidR="007310F2" w:rsidRPr="00415610" w14:paraId="39DC7BDA" w14:textId="77777777" w:rsidTr="002C0E1B">
        <w:trPr>
          <w:jc w:val="center"/>
        </w:trPr>
        <w:tc>
          <w:tcPr>
            <w:tcW w:w="1701" w:type="dxa"/>
            <w:shd w:val="clear" w:color="auto" w:fill="auto"/>
            <w:vAlign w:val="bottom"/>
          </w:tcPr>
          <w:p w14:paraId="4BA5938A" w14:textId="77777777" w:rsidR="007310F2" w:rsidRPr="004E5E22" w:rsidRDefault="007310F2" w:rsidP="00A711A7">
            <w:pPr>
              <w:rPr>
                <w:sz w:val="16"/>
                <w:lang w:val="en-CA" w:eastAsia="en-CA"/>
              </w:rPr>
            </w:pPr>
            <w:r w:rsidRPr="004E5E22">
              <w:rPr>
                <w:sz w:val="16"/>
                <w:lang w:val="en-CA" w:eastAsia="en-CA"/>
              </w:rPr>
              <w:t>Flexible joint  endoscope</w:t>
            </w:r>
            <w:r w:rsidR="00A711A7">
              <w:rPr>
                <w:sz w:val="16"/>
                <w:lang w:val="en-CA" w:eastAsia="en-CA"/>
              </w:rPr>
              <w:t xml:space="preserve"> holder</w:t>
            </w:r>
            <w:r w:rsidRPr="004E5E22">
              <w:rPr>
                <w:sz w:val="16"/>
                <w:lang w:val="en-CA" w:eastAsia="en-CA"/>
              </w:rPr>
              <w:t xml:space="preserve"> to allow bimanual work is useful but too thick </w:t>
            </w:r>
          </w:p>
        </w:tc>
        <w:tc>
          <w:tcPr>
            <w:tcW w:w="2410" w:type="dxa"/>
            <w:shd w:val="clear" w:color="auto" w:fill="auto"/>
          </w:tcPr>
          <w:p w14:paraId="2A19F51E" w14:textId="77777777" w:rsidR="007310F2" w:rsidRPr="004E5E22" w:rsidRDefault="007310F2" w:rsidP="004E5E22">
            <w:pPr>
              <w:rPr>
                <w:sz w:val="16"/>
              </w:rPr>
            </w:pPr>
            <w:r w:rsidRPr="004E5E22">
              <w:rPr>
                <w:sz w:val="16"/>
                <w:lang w:val="en-CA" w:eastAsia="en-CA"/>
              </w:rPr>
              <w:t>Curved suction</w:t>
            </w:r>
          </w:p>
        </w:tc>
        <w:tc>
          <w:tcPr>
            <w:tcW w:w="2020" w:type="dxa"/>
            <w:shd w:val="clear" w:color="auto" w:fill="auto"/>
          </w:tcPr>
          <w:p w14:paraId="40DD4D86" w14:textId="77777777" w:rsidR="007310F2" w:rsidRPr="004E5E22" w:rsidRDefault="007310F2" w:rsidP="004E5E22">
            <w:pPr>
              <w:rPr>
                <w:sz w:val="16"/>
              </w:rPr>
            </w:pPr>
          </w:p>
        </w:tc>
        <w:tc>
          <w:tcPr>
            <w:tcW w:w="1697" w:type="dxa"/>
            <w:shd w:val="clear" w:color="auto" w:fill="auto"/>
          </w:tcPr>
          <w:p w14:paraId="04F3EE6B" w14:textId="77777777" w:rsidR="007310F2" w:rsidRPr="004E5E22" w:rsidRDefault="007310F2" w:rsidP="00A711A7">
            <w:pPr>
              <w:rPr>
                <w:sz w:val="16"/>
              </w:rPr>
            </w:pPr>
            <w:r w:rsidRPr="004E5E22">
              <w:rPr>
                <w:sz w:val="16"/>
              </w:rPr>
              <w:t xml:space="preserve">Modify the whirly bird instrument as they are too short to dissect </w:t>
            </w:r>
            <w:proofErr w:type="spellStart"/>
            <w:r w:rsidRPr="004E5E22">
              <w:rPr>
                <w:sz w:val="16"/>
              </w:rPr>
              <w:lastRenderedPageBreak/>
              <w:t>cholesteatoma</w:t>
            </w:r>
            <w:proofErr w:type="spellEnd"/>
            <w:r w:rsidRPr="004E5E22">
              <w:rPr>
                <w:sz w:val="16"/>
              </w:rPr>
              <w:t xml:space="preserve"> in deep sinus tympani.</w:t>
            </w:r>
          </w:p>
        </w:tc>
        <w:tc>
          <w:tcPr>
            <w:tcW w:w="1455" w:type="dxa"/>
            <w:shd w:val="clear" w:color="auto" w:fill="auto"/>
          </w:tcPr>
          <w:p w14:paraId="1D0E1F18" w14:textId="77777777" w:rsidR="007310F2" w:rsidRPr="004E5E22" w:rsidRDefault="007310F2" w:rsidP="004E5E22">
            <w:pPr>
              <w:rPr>
                <w:sz w:val="16"/>
              </w:rPr>
            </w:pPr>
          </w:p>
        </w:tc>
        <w:tc>
          <w:tcPr>
            <w:tcW w:w="1065" w:type="dxa"/>
            <w:shd w:val="clear" w:color="auto" w:fill="auto"/>
          </w:tcPr>
          <w:p w14:paraId="41CB933E" w14:textId="77777777" w:rsidR="007310F2" w:rsidRPr="0023081C" w:rsidRDefault="007310F2" w:rsidP="004E5E22">
            <w:pPr>
              <w:rPr>
                <w:color w:val="000000" w:themeColor="text1"/>
                <w:sz w:val="16"/>
              </w:rPr>
            </w:pPr>
          </w:p>
        </w:tc>
      </w:tr>
      <w:tr w:rsidR="007310F2" w:rsidRPr="00415610" w14:paraId="09DC7BF5" w14:textId="77777777" w:rsidTr="002C0E1B">
        <w:trPr>
          <w:jc w:val="center"/>
        </w:trPr>
        <w:tc>
          <w:tcPr>
            <w:tcW w:w="1701" w:type="dxa"/>
            <w:shd w:val="clear" w:color="auto" w:fill="auto"/>
            <w:vAlign w:val="bottom"/>
          </w:tcPr>
          <w:p w14:paraId="5A883B3A" w14:textId="77777777" w:rsidR="007310F2" w:rsidRPr="004E5E22" w:rsidRDefault="007310F2" w:rsidP="004E5E22">
            <w:pPr>
              <w:rPr>
                <w:sz w:val="16"/>
                <w:lang w:val="en-CA" w:eastAsia="en-CA"/>
              </w:rPr>
            </w:pPr>
            <w:r w:rsidRPr="004E5E22">
              <w:rPr>
                <w:sz w:val="16"/>
                <w:lang w:val="en-CA" w:eastAsia="en-CA"/>
              </w:rPr>
              <w:lastRenderedPageBreak/>
              <w:t>Endoscope holder to help the two-handed technique</w:t>
            </w:r>
          </w:p>
        </w:tc>
        <w:tc>
          <w:tcPr>
            <w:tcW w:w="2410" w:type="dxa"/>
            <w:shd w:val="clear" w:color="auto" w:fill="auto"/>
          </w:tcPr>
          <w:p w14:paraId="37550287" w14:textId="77777777" w:rsidR="007310F2" w:rsidRPr="00FE2257" w:rsidRDefault="007310F2" w:rsidP="004E5E22">
            <w:pPr>
              <w:rPr>
                <w:b/>
                <w:sz w:val="16"/>
                <w:lang w:val="en-CA" w:eastAsia="en-CA"/>
              </w:rPr>
            </w:pPr>
            <w:r w:rsidRPr="00FE2257">
              <w:rPr>
                <w:b/>
                <w:sz w:val="16"/>
                <w:lang w:val="en-CA" w:eastAsia="en-CA"/>
              </w:rPr>
              <w:t xml:space="preserve">Suction with different angles to suction </w:t>
            </w:r>
            <w:proofErr w:type="spellStart"/>
            <w:r w:rsidRPr="00FE2257">
              <w:rPr>
                <w:b/>
                <w:sz w:val="16"/>
                <w:lang w:val="en-CA" w:eastAsia="en-CA"/>
              </w:rPr>
              <w:t>cholesteatoma</w:t>
            </w:r>
            <w:proofErr w:type="spellEnd"/>
            <w:r w:rsidRPr="00FE2257">
              <w:rPr>
                <w:b/>
                <w:sz w:val="16"/>
                <w:lang w:val="en-CA" w:eastAsia="en-CA"/>
              </w:rPr>
              <w:t xml:space="preserve"> matrix at different sites</w:t>
            </w:r>
          </w:p>
        </w:tc>
        <w:tc>
          <w:tcPr>
            <w:tcW w:w="2020" w:type="dxa"/>
            <w:shd w:val="clear" w:color="auto" w:fill="auto"/>
          </w:tcPr>
          <w:p w14:paraId="534EC271" w14:textId="77777777" w:rsidR="007310F2" w:rsidRPr="0023081C" w:rsidRDefault="007310F2" w:rsidP="004E5E22">
            <w:pPr>
              <w:rPr>
                <w:color w:val="000000" w:themeColor="text1"/>
                <w:sz w:val="16"/>
              </w:rPr>
            </w:pPr>
          </w:p>
        </w:tc>
        <w:tc>
          <w:tcPr>
            <w:tcW w:w="1697" w:type="dxa"/>
            <w:shd w:val="clear" w:color="auto" w:fill="auto"/>
          </w:tcPr>
          <w:p w14:paraId="0F865B3F" w14:textId="77777777" w:rsidR="007310F2" w:rsidRPr="0023081C" w:rsidRDefault="007310F2" w:rsidP="004E5E22">
            <w:pPr>
              <w:rPr>
                <w:color w:val="000000" w:themeColor="text1"/>
                <w:sz w:val="16"/>
              </w:rPr>
            </w:pPr>
          </w:p>
        </w:tc>
        <w:tc>
          <w:tcPr>
            <w:tcW w:w="1455" w:type="dxa"/>
            <w:shd w:val="clear" w:color="auto" w:fill="auto"/>
          </w:tcPr>
          <w:p w14:paraId="30672C78" w14:textId="77777777" w:rsidR="007310F2" w:rsidRPr="0023081C" w:rsidRDefault="007310F2" w:rsidP="004E5E22">
            <w:pPr>
              <w:rPr>
                <w:color w:val="000000" w:themeColor="text1"/>
                <w:sz w:val="16"/>
              </w:rPr>
            </w:pPr>
          </w:p>
        </w:tc>
        <w:tc>
          <w:tcPr>
            <w:tcW w:w="1065" w:type="dxa"/>
            <w:shd w:val="clear" w:color="auto" w:fill="auto"/>
          </w:tcPr>
          <w:p w14:paraId="0121D45C" w14:textId="77777777" w:rsidR="007310F2" w:rsidRPr="0023081C" w:rsidRDefault="007310F2" w:rsidP="004E5E22">
            <w:pPr>
              <w:rPr>
                <w:color w:val="000000" w:themeColor="text1"/>
                <w:sz w:val="16"/>
              </w:rPr>
            </w:pPr>
          </w:p>
        </w:tc>
      </w:tr>
      <w:tr w:rsidR="007310F2" w:rsidRPr="00415610" w14:paraId="7EADF8EE" w14:textId="77777777" w:rsidTr="002C0E1B">
        <w:trPr>
          <w:jc w:val="center"/>
        </w:trPr>
        <w:tc>
          <w:tcPr>
            <w:tcW w:w="1701" w:type="dxa"/>
            <w:shd w:val="clear" w:color="auto" w:fill="auto"/>
            <w:vAlign w:val="bottom"/>
          </w:tcPr>
          <w:p w14:paraId="6A8C11C3" w14:textId="77777777" w:rsidR="007310F2" w:rsidRPr="0023081C" w:rsidRDefault="007310F2" w:rsidP="004E5E22">
            <w:pPr>
              <w:rPr>
                <w:color w:val="000000" w:themeColor="text1"/>
                <w:sz w:val="16"/>
                <w:lang w:val="en-CA" w:eastAsia="en-CA"/>
              </w:rPr>
            </w:pPr>
          </w:p>
        </w:tc>
        <w:tc>
          <w:tcPr>
            <w:tcW w:w="2410" w:type="dxa"/>
            <w:shd w:val="clear" w:color="auto" w:fill="auto"/>
          </w:tcPr>
          <w:p w14:paraId="1A924E2E" w14:textId="77777777" w:rsidR="007310F2" w:rsidRPr="0023081C" w:rsidRDefault="007310F2" w:rsidP="004E5E22">
            <w:pPr>
              <w:rPr>
                <w:color w:val="000000" w:themeColor="text1"/>
                <w:sz w:val="16"/>
                <w:lang w:val="en-CA" w:eastAsia="en-CA"/>
              </w:rPr>
            </w:pPr>
            <w:r w:rsidRPr="0023081C">
              <w:rPr>
                <w:color w:val="000000" w:themeColor="text1"/>
                <w:sz w:val="16"/>
                <w:lang w:val="en-CA" w:eastAsia="en-CA"/>
              </w:rPr>
              <w:t>Dissection + suction simultaneously</w:t>
            </w:r>
          </w:p>
        </w:tc>
        <w:tc>
          <w:tcPr>
            <w:tcW w:w="2020" w:type="dxa"/>
            <w:shd w:val="clear" w:color="auto" w:fill="auto"/>
          </w:tcPr>
          <w:p w14:paraId="79CDFEE4" w14:textId="77777777" w:rsidR="007310F2" w:rsidRPr="0023081C" w:rsidRDefault="007310F2" w:rsidP="004E5E22">
            <w:pPr>
              <w:rPr>
                <w:color w:val="000000" w:themeColor="text1"/>
                <w:sz w:val="16"/>
              </w:rPr>
            </w:pPr>
          </w:p>
        </w:tc>
        <w:tc>
          <w:tcPr>
            <w:tcW w:w="1697" w:type="dxa"/>
            <w:shd w:val="clear" w:color="auto" w:fill="auto"/>
          </w:tcPr>
          <w:p w14:paraId="6EB87C44" w14:textId="77777777" w:rsidR="007310F2" w:rsidRPr="0023081C" w:rsidRDefault="007310F2" w:rsidP="004E5E22">
            <w:pPr>
              <w:rPr>
                <w:color w:val="000000" w:themeColor="text1"/>
                <w:sz w:val="16"/>
              </w:rPr>
            </w:pPr>
          </w:p>
        </w:tc>
        <w:tc>
          <w:tcPr>
            <w:tcW w:w="1455" w:type="dxa"/>
            <w:shd w:val="clear" w:color="auto" w:fill="auto"/>
          </w:tcPr>
          <w:p w14:paraId="36843E41" w14:textId="77777777" w:rsidR="007310F2" w:rsidRPr="0023081C" w:rsidRDefault="007310F2" w:rsidP="004E5E22">
            <w:pPr>
              <w:rPr>
                <w:color w:val="000000" w:themeColor="text1"/>
                <w:sz w:val="16"/>
              </w:rPr>
            </w:pPr>
          </w:p>
        </w:tc>
        <w:tc>
          <w:tcPr>
            <w:tcW w:w="1065" w:type="dxa"/>
            <w:shd w:val="clear" w:color="auto" w:fill="auto"/>
          </w:tcPr>
          <w:p w14:paraId="0A551FB4" w14:textId="77777777" w:rsidR="007310F2" w:rsidRPr="0023081C" w:rsidRDefault="007310F2" w:rsidP="004E5E22">
            <w:pPr>
              <w:rPr>
                <w:color w:val="000000" w:themeColor="text1"/>
                <w:sz w:val="16"/>
              </w:rPr>
            </w:pPr>
          </w:p>
        </w:tc>
      </w:tr>
      <w:tr w:rsidR="007310F2" w:rsidRPr="00415610" w14:paraId="31AA3297" w14:textId="77777777" w:rsidTr="002C0E1B">
        <w:trPr>
          <w:jc w:val="center"/>
        </w:trPr>
        <w:tc>
          <w:tcPr>
            <w:tcW w:w="1701" w:type="dxa"/>
            <w:shd w:val="clear" w:color="auto" w:fill="auto"/>
            <w:vAlign w:val="bottom"/>
          </w:tcPr>
          <w:p w14:paraId="7333B9AB" w14:textId="77777777" w:rsidR="007310F2" w:rsidRPr="0023081C" w:rsidRDefault="007310F2" w:rsidP="004E5E22">
            <w:pPr>
              <w:rPr>
                <w:color w:val="000000" w:themeColor="text1"/>
                <w:sz w:val="16"/>
                <w:lang w:val="en-CA" w:eastAsia="en-CA"/>
              </w:rPr>
            </w:pPr>
          </w:p>
        </w:tc>
        <w:tc>
          <w:tcPr>
            <w:tcW w:w="2410" w:type="dxa"/>
            <w:shd w:val="clear" w:color="auto" w:fill="auto"/>
          </w:tcPr>
          <w:p w14:paraId="2266D507" w14:textId="77777777" w:rsidR="007310F2" w:rsidRPr="00FE2257" w:rsidRDefault="007310F2" w:rsidP="004E5E22">
            <w:pPr>
              <w:rPr>
                <w:b/>
                <w:sz w:val="16"/>
                <w:lang w:val="en-CA" w:eastAsia="en-CA"/>
              </w:rPr>
            </w:pPr>
            <w:r w:rsidRPr="00FE2257">
              <w:rPr>
                <w:b/>
                <w:sz w:val="16"/>
                <w:lang w:val="en-CA" w:eastAsia="en-CA"/>
              </w:rPr>
              <w:t xml:space="preserve">Improved curved suctions able to reach and aspirate </w:t>
            </w:r>
            <w:proofErr w:type="spellStart"/>
            <w:r w:rsidRPr="00FE2257">
              <w:rPr>
                <w:b/>
                <w:sz w:val="16"/>
                <w:lang w:val="en-CA" w:eastAsia="en-CA"/>
              </w:rPr>
              <w:t>cholesteatoma</w:t>
            </w:r>
            <w:proofErr w:type="spellEnd"/>
            <w:r w:rsidRPr="00FE2257">
              <w:rPr>
                <w:b/>
                <w:sz w:val="16"/>
                <w:lang w:val="en-CA" w:eastAsia="en-CA"/>
              </w:rPr>
              <w:t xml:space="preserve"> matrix from attic and sinus tympani (difficult to reach areas) current </w:t>
            </w:r>
            <w:proofErr w:type="spellStart"/>
            <w:r w:rsidRPr="00FE2257">
              <w:rPr>
                <w:b/>
                <w:sz w:val="16"/>
                <w:lang w:val="en-CA" w:eastAsia="en-CA"/>
              </w:rPr>
              <w:t>Storz</w:t>
            </w:r>
            <w:proofErr w:type="spellEnd"/>
            <w:r w:rsidRPr="00FE2257">
              <w:rPr>
                <w:b/>
                <w:sz w:val="16"/>
                <w:lang w:val="en-CA" w:eastAsia="en-CA"/>
              </w:rPr>
              <w:t xml:space="preserve"> curved suctions are too flimsy, thin and long</w:t>
            </w:r>
          </w:p>
        </w:tc>
        <w:tc>
          <w:tcPr>
            <w:tcW w:w="2020" w:type="dxa"/>
            <w:shd w:val="clear" w:color="auto" w:fill="auto"/>
          </w:tcPr>
          <w:p w14:paraId="5E07236A" w14:textId="77777777" w:rsidR="007310F2" w:rsidRPr="0023081C" w:rsidRDefault="007310F2" w:rsidP="004E5E22">
            <w:pPr>
              <w:rPr>
                <w:color w:val="000000" w:themeColor="text1"/>
                <w:sz w:val="16"/>
              </w:rPr>
            </w:pPr>
          </w:p>
        </w:tc>
        <w:tc>
          <w:tcPr>
            <w:tcW w:w="1697" w:type="dxa"/>
            <w:shd w:val="clear" w:color="auto" w:fill="auto"/>
          </w:tcPr>
          <w:p w14:paraId="52E68A59" w14:textId="77777777" w:rsidR="007310F2" w:rsidRPr="0023081C" w:rsidRDefault="007310F2" w:rsidP="004E5E22">
            <w:pPr>
              <w:rPr>
                <w:color w:val="000000" w:themeColor="text1"/>
                <w:sz w:val="16"/>
              </w:rPr>
            </w:pPr>
          </w:p>
        </w:tc>
        <w:tc>
          <w:tcPr>
            <w:tcW w:w="1455" w:type="dxa"/>
            <w:shd w:val="clear" w:color="auto" w:fill="auto"/>
          </w:tcPr>
          <w:p w14:paraId="7156674C" w14:textId="77777777" w:rsidR="007310F2" w:rsidRPr="0023081C" w:rsidRDefault="007310F2" w:rsidP="004E5E22">
            <w:pPr>
              <w:rPr>
                <w:color w:val="000000" w:themeColor="text1"/>
                <w:sz w:val="16"/>
              </w:rPr>
            </w:pPr>
          </w:p>
        </w:tc>
        <w:tc>
          <w:tcPr>
            <w:tcW w:w="1065" w:type="dxa"/>
            <w:shd w:val="clear" w:color="auto" w:fill="auto"/>
          </w:tcPr>
          <w:p w14:paraId="1AC5CF30" w14:textId="77777777" w:rsidR="007310F2" w:rsidRPr="0023081C" w:rsidRDefault="007310F2" w:rsidP="004E5E22">
            <w:pPr>
              <w:rPr>
                <w:color w:val="000000" w:themeColor="text1"/>
                <w:sz w:val="16"/>
              </w:rPr>
            </w:pPr>
          </w:p>
        </w:tc>
      </w:tr>
      <w:tr w:rsidR="007310F2" w:rsidRPr="00415610" w14:paraId="29583C1E" w14:textId="77777777" w:rsidTr="002C0E1B">
        <w:trPr>
          <w:jc w:val="center"/>
        </w:trPr>
        <w:tc>
          <w:tcPr>
            <w:tcW w:w="1701" w:type="dxa"/>
            <w:shd w:val="clear" w:color="auto" w:fill="auto"/>
            <w:vAlign w:val="bottom"/>
          </w:tcPr>
          <w:p w14:paraId="69638FA3" w14:textId="77777777" w:rsidR="007310F2" w:rsidRPr="0023081C" w:rsidRDefault="007310F2" w:rsidP="004E5E22">
            <w:pPr>
              <w:rPr>
                <w:color w:val="000000" w:themeColor="text1"/>
                <w:sz w:val="16"/>
                <w:lang w:val="en-CA" w:eastAsia="en-CA"/>
              </w:rPr>
            </w:pPr>
          </w:p>
        </w:tc>
        <w:tc>
          <w:tcPr>
            <w:tcW w:w="2410" w:type="dxa"/>
            <w:shd w:val="clear" w:color="auto" w:fill="auto"/>
          </w:tcPr>
          <w:p w14:paraId="2B8A56AE" w14:textId="77777777" w:rsidR="007310F2" w:rsidRPr="0023081C" w:rsidRDefault="007310F2" w:rsidP="004E5E22">
            <w:pPr>
              <w:rPr>
                <w:color w:val="000000" w:themeColor="text1"/>
                <w:sz w:val="16"/>
                <w:lang w:val="en-CA" w:eastAsia="en-CA"/>
              </w:rPr>
            </w:pPr>
            <w:r w:rsidRPr="0023081C">
              <w:rPr>
                <w:color w:val="000000" w:themeColor="text1"/>
                <w:sz w:val="16"/>
                <w:lang w:val="en-CA" w:eastAsia="en-CA"/>
              </w:rPr>
              <w:t>Suction smoke during laser surgery (separate or  mounted on the laser tip)</w:t>
            </w:r>
          </w:p>
        </w:tc>
        <w:tc>
          <w:tcPr>
            <w:tcW w:w="2020" w:type="dxa"/>
            <w:shd w:val="clear" w:color="auto" w:fill="auto"/>
          </w:tcPr>
          <w:p w14:paraId="752C0B5A" w14:textId="77777777" w:rsidR="007310F2" w:rsidRPr="0023081C" w:rsidRDefault="007310F2" w:rsidP="004E5E22">
            <w:pPr>
              <w:rPr>
                <w:color w:val="000000" w:themeColor="text1"/>
                <w:sz w:val="16"/>
              </w:rPr>
            </w:pPr>
          </w:p>
        </w:tc>
        <w:tc>
          <w:tcPr>
            <w:tcW w:w="1697" w:type="dxa"/>
            <w:shd w:val="clear" w:color="auto" w:fill="auto"/>
          </w:tcPr>
          <w:p w14:paraId="35BC7A1A" w14:textId="77777777" w:rsidR="007310F2" w:rsidRPr="0023081C" w:rsidRDefault="007310F2" w:rsidP="004E5E22">
            <w:pPr>
              <w:rPr>
                <w:color w:val="000000" w:themeColor="text1"/>
                <w:sz w:val="16"/>
              </w:rPr>
            </w:pPr>
          </w:p>
        </w:tc>
        <w:tc>
          <w:tcPr>
            <w:tcW w:w="1455" w:type="dxa"/>
            <w:shd w:val="clear" w:color="auto" w:fill="auto"/>
          </w:tcPr>
          <w:p w14:paraId="1AA4FB68" w14:textId="77777777" w:rsidR="007310F2" w:rsidRPr="0023081C" w:rsidRDefault="007310F2" w:rsidP="004E5E22">
            <w:pPr>
              <w:rPr>
                <w:color w:val="000000" w:themeColor="text1"/>
                <w:sz w:val="16"/>
              </w:rPr>
            </w:pPr>
          </w:p>
        </w:tc>
        <w:tc>
          <w:tcPr>
            <w:tcW w:w="1065" w:type="dxa"/>
            <w:shd w:val="clear" w:color="auto" w:fill="auto"/>
          </w:tcPr>
          <w:p w14:paraId="464D94F4" w14:textId="77777777" w:rsidR="007310F2" w:rsidRPr="0023081C" w:rsidRDefault="007310F2" w:rsidP="004E5E22">
            <w:pPr>
              <w:rPr>
                <w:color w:val="000000" w:themeColor="text1"/>
                <w:sz w:val="16"/>
              </w:rPr>
            </w:pPr>
          </w:p>
        </w:tc>
      </w:tr>
      <w:tr w:rsidR="007310F2" w:rsidRPr="00415610" w14:paraId="306F4C64" w14:textId="77777777" w:rsidTr="002C0E1B">
        <w:trPr>
          <w:jc w:val="center"/>
        </w:trPr>
        <w:tc>
          <w:tcPr>
            <w:tcW w:w="1701" w:type="dxa"/>
            <w:shd w:val="clear" w:color="auto" w:fill="auto"/>
            <w:vAlign w:val="bottom"/>
          </w:tcPr>
          <w:p w14:paraId="39071ED2" w14:textId="77777777" w:rsidR="007310F2" w:rsidRPr="0023081C" w:rsidRDefault="007310F2" w:rsidP="004E5E22">
            <w:pPr>
              <w:rPr>
                <w:color w:val="000000" w:themeColor="text1"/>
                <w:sz w:val="16"/>
                <w:lang w:val="en-CA" w:eastAsia="en-CA"/>
              </w:rPr>
            </w:pPr>
          </w:p>
        </w:tc>
        <w:tc>
          <w:tcPr>
            <w:tcW w:w="2410" w:type="dxa"/>
            <w:shd w:val="clear" w:color="auto" w:fill="auto"/>
          </w:tcPr>
          <w:p w14:paraId="6136228C" w14:textId="77777777" w:rsidR="007310F2" w:rsidRPr="00FE2257" w:rsidRDefault="007310F2" w:rsidP="004E5E22">
            <w:pPr>
              <w:rPr>
                <w:b/>
                <w:sz w:val="16"/>
                <w:lang w:val="en-CA" w:eastAsia="en-CA"/>
              </w:rPr>
            </w:pPr>
            <w:r w:rsidRPr="00FE2257">
              <w:rPr>
                <w:b/>
                <w:sz w:val="16"/>
                <w:lang w:val="en-CA" w:eastAsia="en-CA"/>
              </w:rPr>
              <w:t>Suction specifically designed for sinus tympani</w:t>
            </w:r>
          </w:p>
        </w:tc>
        <w:tc>
          <w:tcPr>
            <w:tcW w:w="2020" w:type="dxa"/>
            <w:shd w:val="clear" w:color="auto" w:fill="auto"/>
          </w:tcPr>
          <w:p w14:paraId="74D840E7" w14:textId="77777777" w:rsidR="007310F2" w:rsidRPr="0023081C" w:rsidRDefault="007310F2" w:rsidP="004E5E22">
            <w:pPr>
              <w:rPr>
                <w:color w:val="000000" w:themeColor="text1"/>
                <w:sz w:val="16"/>
              </w:rPr>
            </w:pPr>
          </w:p>
        </w:tc>
        <w:tc>
          <w:tcPr>
            <w:tcW w:w="1697" w:type="dxa"/>
            <w:shd w:val="clear" w:color="auto" w:fill="auto"/>
          </w:tcPr>
          <w:p w14:paraId="273EDB46" w14:textId="77777777" w:rsidR="007310F2" w:rsidRPr="0023081C" w:rsidRDefault="007310F2" w:rsidP="004E5E22">
            <w:pPr>
              <w:rPr>
                <w:color w:val="000000" w:themeColor="text1"/>
                <w:sz w:val="16"/>
              </w:rPr>
            </w:pPr>
          </w:p>
        </w:tc>
        <w:tc>
          <w:tcPr>
            <w:tcW w:w="1455" w:type="dxa"/>
            <w:shd w:val="clear" w:color="auto" w:fill="auto"/>
          </w:tcPr>
          <w:p w14:paraId="316EE1ED" w14:textId="77777777" w:rsidR="007310F2" w:rsidRPr="0023081C" w:rsidRDefault="007310F2" w:rsidP="004E5E22">
            <w:pPr>
              <w:rPr>
                <w:color w:val="000000" w:themeColor="text1"/>
                <w:sz w:val="16"/>
              </w:rPr>
            </w:pPr>
          </w:p>
        </w:tc>
        <w:tc>
          <w:tcPr>
            <w:tcW w:w="1065" w:type="dxa"/>
            <w:shd w:val="clear" w:color="auto" w:fill="auto"/>
          </w:tcPr>
          <w:p w14:paraId="05DDFE3E" w14:textId="77777777" w:rsidR="007310F2" w:rsidRPr="0023081C" w:rsidRDefault="007310F2" w:rsidP="004E5E22">
            <w:pPr>
              <w:rPr>
                <w:color w:val="000000" w:themeColor="text1"/>
                <w:sz w:val="16"/>
              </w:rPr>
            </w:pPr>
          </w:p>
        </w:tc>
      </w:tr>
    </w:tbl>
    <w:p w14:paraId="38D27730" w14:textId="77777777" w:rsidR="0023081C" w:rsidRDefault="0023081C" w:rsidP="00586262">
      <w:pPr>
        <w:spacing w:line="360" w:lineRule="auto"/>
      </w:pPr>
    </w:p>
    <w:p w14:paraId="7D3344A0" w14:textId="77777777" w:rsidR="0023081C" w:rsidRDefault="0023081C" w:rsidP="00586262">
      <w:pPr>
        <w:spacing w:line="360" w:lineRule="auto"/>
      </w:pPr>
    </w:p>
    <w:p w14:paraId="32DCA650" w14:textId="6C149D45" w:rsidR="00281516" w:rsidRDefault="00A711A7" w:rsidP="00586262">
      <w:pPr>
        <w:spacing w:line="360" w:lineRule="auto"/>
        <w:ind w:firstLine="720"/>
      </w:pPr>
      <w:commentRangeStart w:id="125"/>
      <w:r>
        <w:t>Answers to the question</w:t>
      </w:r>
      <w:r w:rsidR="006C6F2A">
        <w:t xml:space="preserve"> </w:t>
      </w:r>
      <w:r w:rsidR="000D2928">
        <w:t>“</w:t>
      </w:r>
      <w:r w:rsidR="000D2928" w:rsidRPr="000D2928">
        <w:t>Are there any other instruments that you would like to see modified or developed for endoscopic ear surgery? Please give examples”</w:t>
      </w:r>
      <w:r>
        <w:t xml:space="preserve"> are reported in </w:t>
      </w:r>
      <w:ins w:id="126" w:author="Arushri Swarup" w:date="2017-09-23T21:07:00Z">
        <w:r w:rsidR="005F7143">
          <w:t>T</w:t>
        </w:r>
      </w:ins>
      <w:r>
        <w:t xml:space="preserve">able 1.  </w:t>
      </w:r>
      <w:r w:rsidR="00ED5C65">
        <w:t>The comments</w:t>
      </w:r>
      <w:r w:rsidR="000D2928">
        <w:t xml:space="preserve"> included 8 (</w:t>
      </w:r>
      <w:r w:rsidR="00DC5B69">
        <w:t>38</w:t>
      </w:r>
      <w:r w:rsidR="00943FE8">
        <w:t xml:space="preserve">%) addressing the </w:t>
      </w:r>
      <w:r w:rsidR="000D2928">
        <w:t xml:space="preserve">need </w:t>
      </w:r>
      <w:r>
        <w:t xml:space="preserve">for new instruments </w:t>
      </w:r>
      <w:r w:rsidR="000D2928">
        <w:t>to reach structures</w:t>
      </w:r>
      <w:r>
        <w:t xml:space="preserve"> that can be seen by endoscopes but not reached by current instrumentation</w:t>
      </w:r>
      <w:r w:rsidR="000D2928">
        <w:t>, 10 (</w:t>
      </w:r>
      <w:r w:rsidR="00DC5B69">
        <w:t>48</w:t>
      </w:r>
      <w:r w:rsidR="00943FE8">
        <w:t xml:space="preserve">%) addressing the need for improved dissection and removal of </w:t>
      </w:r>
      <w:proofErr w:type="spellStart"/>
      <w:r w:rsidR="00943FE8">
        <w:t>cholesteatoma</w:t>
      </w:r>
      <w:proofErr w:type="spellEnd"/>
      <w:r w:rsidR="00943FE8">
        <w:t xml:space="preserve">, </w:t>
      </w:r>
      <w:r w:rsidR="000D2928">
        <w:t>4 (</w:t>
      </w:r>
      <w:r w:rsidR="00DC5B69">
        <w:t>19</w:t>
      </w:r>
      <w:r w:rsidR="00ED5C65">
        <w:t xml:space="preserve">%) addressing the need </w:t>
      </w:r>
      <w:r w:rsidR="000D2928">
        <w:t>for improved bone removal, 6 (</w:t>
      </w:r>
      <w:r w:rsidR="00DC5B69">
        <w:t>29</w:t>
      </w:r>
      <w:r w:rsidR="00ED5C65">
        <w:t xml:space="preserve">%) addressing the need for improved bleeding control, </w:t>
      </w:r>
      <w:r w:rsidR="000D2928">
        <w:t>and 1 (</w:t>
      </w:r>
      <w:r w:rsidR="00DC5B69">
        <w:t>5</w:t>
      </w:r>
      <w:r w:rsidR="00ED5C65">
        <w:t xml:space="preserve">%) addressing the need for keeping the lens clean). No comments specifically addressed the need for development of instruments to address the challenge of positioning </w:t>
      </w:r>
      <w:r>
        <w:t xml:space="preserve">soft tissue </w:t>
      </w:r>
      <w:r w:rsidR="00ED5C65">
        <w:t>graft</w:t>
      </w:r>
      <w:r>
        <w:t>s</w:t>
      </w:r>
      <w:r w:rsidR="00ED5C65">
        <w:t>.</w:t>
      </w:r>
    </w:p>
    <w:commentRangeEnd w:id="125"/>
    <w:p w14:paraId="55E50C06" w14:textId="77777777" w:rsidR="00833647" w:rsidRDefault="00FD143A" w:rsidP="00586262">
      <w:pPr>
        <w:spacing w:line="360" w:lineRule="auto"/>
      </w:pPr>
      <w:r>
        <w:rPr>
          <w:rStyle w:val="CommentReference"/>
        </w:rPr>
        <w:commentReference w:id="125"/>
      </w:r>
    </w:p>
    <w:p w14:paraId="4F0B2E87" w14:textId="77777777" w:rsidR="00845578" w:rsidRPr="00845578" w:rsidRDefault="00015BCD" w:rsidP="00B023B2">
      <w:pPr>
        <w:pStyle w:val="Heading2"/>
        <w:spacing w:line="360" w:lineRule="auto"/>
      </w:pPr>
      <w:r>
        <w:t xml:space="preserve">Discussion: </w:t>
      </w:r>
    </w:p>
    <w:p w14:paraId="7B04BD8B" w14:textId="0A96BBAD" w:rsidR="0069326C" w:rsidRDefault="00E326E5" w:rsidP="00586262">
      <w:pPr>
        <w:spacing w:line="360" w:lineRule="auto"/>
        <w:ind w:firstLine="720"/>
        <w:rPr>
          <w:lang w:val="en-CA"/>
        </w:rPr>
      </w:pPr>
      <w:r>
        <w:t xml:space="preserve">We have conducted a cross-sectional mixed-methods survey to identify, </w:t>
      </w:r>
      <w:r w:rsidR="00235968" w:rsidRPr="00B922BE">
        <w:t>quantify</w:t>
      </w:r>
      <w:r w:rsidR="00B922BE">
        <w:t>,</w:t>
      </w:r>
      <w:ins w:id="127" w:author="Arushri Swarup" w:date="2017-09-25T10:46:00Z">
        <w:r w:rsidR="004D3AE0">
          <w:t xml:space="preserve"> </w:t>
        </w:r>
      </w:ins>
      <w:r>
        <w:t xml:space="preserve">and describe the </w:t>
      </w:r>
      <w:r w:rsidR="009A190E">
        <w:t xml:space="preserve">challenges </w:t>
      </w:r>
      <w:proofErr w:type="spellStart"/>
      <w:r>
        <w:t>otologists</w:t>
      </w:r>
      <w:proofErr w:type="spellEnd"/>
      <w:r>
        <w:t xml:space="preserve"> face with TEES. </w:t>
      </w:r>
      <w:proofErr w:type="spellStart"/>
      <w:r w:rsidR="00E267AB">
        <w:t>A</w:t>
      </w:r>
      <w:r w:rsidR="00FD143A">
        <w:t>recent</w:t>
      </w:r>
      <w:proofErr w:type="spellEnd"/>
      <w:r w:rsidR="00FD143A">
        <w:t xml:space="preserve"> </w:t>
      </w:r>
      <w:r>
        <w:t xml:space="preserve">survey </w:t>
      </w:r>
      <w:r w:rsidR="00FD143A">
        <w:t>of</w:t>
      </w:r>
      <w:r>
        <w:t xml:space="preserve"> Canadian </w:t>
      </w:r>
      <w:proofErr w:type="spellStart"/>
      <w:r>
        <w:t>otologists</w:t>
      </w:r>
      <w:proofErr w:type="spellEnd"/>
      <w:r w:rsidR="00FD143A">
        <w:t>,</w:t>
      </w:r>
      <w:r w:rsidR="00FD143A">
        <w:rPr>
          <w:lang w:val="en-CA"/>
        </w:rPr>
        <w:t>found</w:t>
      </w:r>
      <w:r w:rsidRPr="00B55125">
        <w:rPr>
          <w:lang w:val="en-CA"/>
        </w:rPr>
        <w:t xml:space="preserve"> the following factors difficult </w:t>
      </w:r>
      <w:r w:rsidR="00FD143A">
        <w:rPr>
          <w:lang w:val="en-CA"/>
        </w:rPr>
        <w:t>with</w:t>
      </w:r>
      <w:ins w:id="128" w:author="Arushri Swarup" w:date="2017-09-23T21:03:00Z">
        <w:r w:rsidR="004E6E3E">
          <w:rPr>
            <w:lang w:val="en-CA"/>
          </w:rPr>
          <w:t xml:space="preserve"> </w:t>
        </w:r>
      </w:ins>
      <w:r w:rsidRPr="00B55125">
        <w:rPr>
          <w:lang w:val="en-CA"/>
        </w:rPr>
        <w:t>TEES: single-handed surgery, efficiency/operative time, technical difficulty, cost, managing bleeding</w:t>
      </w:r>
      <w:r w:rsidR="00A52432" w:rsidRPr="00B55125">
        <w:rPr>
          <w:lang w:val="en-CA"/>
        </w:rPr>
        <w:fldChar w:fldCharType="begin" w:fldLock="1"/>
      </w:r>
      <w:r w:rsidR="00B453AD">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A52432" w:rsidRPr="00B55125">
        <w:rPr>
          <w:lang w:val="en-CA"/>
        </w:rPr>
        <w:fldChar w:fldCharType="separate"/>
      </w:r>
      <w:r w:rsidR="00B453AD" w:rsidRPr="00B453AD">
        <w:rPr>
          <w:noProof/>
          <w:vertAlign w:val="superscript"/>
          <w:lang w:val="en-CA"/>
        </w:rPr>
        <w:t>6</w:t>
      </w:r>
      <w:r w:rsidR="00A52432" w:rsidRPr="00B55125">
        <w:rPr>
          <w:lang w:val="en-CA"/>
        </w:rPr>
        <w:fldChar w:fldCharType="end"/>
      </w:r>
      <w:r w:rsidRPr="00B55125">
        <w:rPr>
          <w:lang w:val="en-CA"/>
        </w:rPr>
        <w:t xml:space="preserve">. This questionnaire </w:t>
      </w:r>
      <w:r>
        <w:rPr>
          <w:lang w:val="en-CA"/>
        </w:rPr>
        <w:t>was</w:t>
      </w:r>
      <w:r w:rsidRPr="00B55125">
        <w:rPr>
          <w:lang w:val="en-CA"/>
        </w:rPr>
        <w:t xml:space="preserve"> intended to build upon </w:t>
      </w:r>
      <w:r w:rsidR="00FD143A">
        <w:rPr>
          <w:lang w:val="en-CA"/>
        </w:rPr>
        <w:t>those findings</w:t>
      </w:r>
      <w:r w:rsidRPr="00B55125">
        <w:rPr>
          <w:lang w:val="en-CA"/>
        </w:rPr>
        <w:t xml:space="preserve"> by </w:t>
      </w:r>
      <w:r>
        <w:rPr>
          <w:lang w:val="en-CA"/>
        </w:rPr>
        <w:t xml:space="preserve">measuring the degree to which surgeons experience </w:t>
      </w:r>
      <w:r w:rsidRPr="00B55125">
        <w:rPr>
          <w:lang w:val="en-CA"/>
        </w:rPr>
        <w:t xml:space="preserve">specific </w:t>
      </w:r>
      <w:r w:rsidR="009A190E">
        <w:rPr>
          <w:lang w:val="en-CA"/>
        </w:rPr>
        <w:t>challenges</w:t>
      </w:r>
      <w:ins w:id="129" w:author="Arushri Swarup" w:date="2017-09-23T21:03:00Z">
        <w:r w:rsidR="004E6E3E">
          <w:rPr>
            <w:lang w:val="en-CA"/>
          </w:rPr>
          <w:t xml:space="preserve"> </w:t>
        </w:r>
      </w:ins>
      <w:r w:rsidRPr="00B55125">
        <w:rPr>
          <w:lang w:val="en-CA"/>
        </w:rPr>
        <w:t xml:space="preserve">during surgery </w:t>
      </w:r>
      <w:r w:rsidR="00FD143A">
        <w:rPr>
          <w:lang w:val="en-CA"/>
        </w:rPr>
        <w:t xml:space="preserve">to guide the development of </w:t>
      </w:r>
      <w:proofErr w:type="spellStart"/>
      <w:r w:rsidR="00FD143A">
        <w:rPr>
          <w:lang w:val="en-CA"/>
        </w:rPr>
        <w:t>otoendoscopic</w:t>
      </w:r>
      <w:proofErr w:type="spellEnd"/>
      <w:r w:rsidR="00FD143A">
        <w:rPr>
          <w:lang w:val="en-CA"/>
        </w:rPr>
        <w:t xml:space="preserve"> instrumentation that could facilitate such surgery</w:t>
      </w:r>
      <w:r>
        <w:rPr>
          <w:lang w:val="en-CA"/>
        </w:rPr>
        <w:t>.</w:t>
      </w:r>
      <w:ins w:id="130" w:author="Arushri Swarup" w:date="2017-09-23T21:03:00Z">
        <w:r w:rsidR="004E6E3E">
          <w:rPr>
            <w:lang w:val="en-CA"/>
          </w:rPr>
          <w:t xml:space="preserve"> </w:t>
        </w:r>
      </w:ins>
      <w:r w:rsidR="00E267AB">
        <w:rPr>
          <w:lang w:val="en-CA"/>
        </w:rPr>
        <w:t>By</w:t>
      </w:r>
      <w:ins w:id="131" w:author="Arushri Swarup" w:date="2017-09-23T21:03:00Z">
        <w:r w:rsidR="004E6E3E">
          <w:rPr>
            <w:lang w:val="en-CA"/>
          </w:rPr>
          <w:t xml:space="preserve"> </w:t>
        </w:r>
      </w:ins>
      <w:r w:rsidR="00E267AB">
        <w:rPr>
          <w:lang w:val="en-CA"/>
        </w:rPr>
        <w:t>distributing this survey</w:t>
      </w:r>
      <w:ins w:id="132" w:author="Arushri Swarup" w:date="2017-09-23T21:03:00Z">
        <w:r w:rsidR="004E6E3E">
          <w:rPr>
            <w:lang w:val="en-CA"/>
          </w:rPr>
          <w:t xml:space="preserve"> </w:t>
        </w:r>
      </w:ins>
      <w:r w:rsidR="00951D1E">
        <w:rPr>
          <w:lang w:val="en-CA"/>
        </w:rPr>
        <w:t xml:space="preserve">to </w:t>
      </w:r>
      <w:proofErr w:type="spellStart"/>
      <w:r w:rsidR="00FD143A">
        <w:rPr>
          <w:lang w:val="en-CA"/>
        </w:rPr>
        <w:t>otologists</w:t>
      </w:r>
      <w:proofErr w:type="spellEnd"/>
      <w:r w:rsidR="00FD143A">
        <w:rPr>
          <w:lang w:val="en-CA"/>
        </w:rPr>
        <w:t xml:space="preserve"> with an interest in </w:t>
      </w:r>
      <w:proofErr w:type="spellStart"/>
      <w:r w:rsidR="00FD143A">
        <w:rPr>
          <w:lang w:val="en-CA"/>
        </w:rPr>
        <w:t>otoendoscopic</w:t>
      </w:r>
      <w:proofErr w:type="spellEnd"/>
      <w:r w:rsidR="00FD143A">
        <w:rPr>
          <w:lang w:val="en-CA"/>
        </w:rPr>
        <w:t xml:space="preserve"> surgery </w:t>
      </w:r>
      <w:proofErr w:type="spellStart"/>
      <w:r w:rsidR="00E267AB">
        <w:rPr>
          <w:lang w:val="en-CA"/>
        </w:rPr>
        <w:t>internationally,</w:t>
      </w:r>
      <w:r w:rsidR="00FD143A">
        <w:rPr>
          <w:lang w:val="en-CA"/>
        </w:rPr>
        <w:t>a</w:t>
      </w:r>
      <w:proofErr w:type="spellEnd"/>
      <w:r w:rsidR="00FD143A">
        <w:rPr>
          <w:lang w:val="en-CA"/>
        </w:rPr>
        <w:t xml:space="preserve"> broad range of opinion and experience</w:t>
      </w:r>
      <w:r w:rsidR="00E267AB">
        <w:rPr>
          <w:lang w:val="en-CA"/>
        </w:rPr>
        <w:t xml:space="preserve"> has been captured. The survey reveals a </w:t>
      </w:r>
      <w:r w:rsidR="00E267AB">
        <w:rPr>
          <w:lang w:val="en-CA"/>
        </w:rPr>
        <w:lastRenderedPageBreak/>
        <w:t xml:space="preserve">strong perception of need for improved instrumentation particularly to facilitate dissection in areas that are beyond the reach of conventional instruments </w:t>
      </w:r>
      <w:r w:rsidR="00AB5984">
        <w:rPr>
          <w:lang w:val="en-CA"/>
        </w:rPr>
        <w:t>but can be seen clearly with endoscopy</w:t>
      </w:r>
      <w:r w:rsidR="00951D1E">
        <w:rPr>
          <w:lang w:val="en-CA"/>
        </w:rPr>
        <w:t xml:space="preserve">. </w:t>
      </w:r>
    </w:p>
    <w:p w14:paraId="7FE868CA" w14:textId="77777777" w:rsidR="00845578" w:rsidRDefault="00845578" w:rsidP="00586262">
      <w:pPr>
        <w:spacing w:line="360" w:lineRule="auto"/>
        <w:rPr>
          <w:lang w:val="en-CA"/>
        </w:rPr>
      </w:pPr>
    </w:p>
    <w:p w14:paraId="120911C9" w14:textId="41272573" w:rsidR="00DD3874" w:rsidRDefault="00845578" w:rsidP="00586262">
      <w:pPr>
        <w:spacing w:line="360" w:lineRule="auto"/>
        <w:rPr>
          <w:lang w:val="en-CA"/>
        </w:rPr>
      </w:pPr>
      <w:r w:rsidRPr="00845578">
        <w:rPr>
          <w:color w:val="2E74B5" w:themeColor="accent1" w:themeShade="BF"/>
          <w:lang w:val="en-CA"/>
        </w:rPr>
        <w:t xml:space="preserve">Reaching </w:t>
      </w:r>
      <w:r w:rsidR="00FD143A">
        <w:rPr>
          <w:color w:val="2E74B5" w:themeColor="accent1" w:themeShade="BF"/>
          <w:lang w:val="en-CA"/>
        </w:rPr>
        <w:t>s</w:t>
      </w:r>
      <w:r w:rsidRPr="00845578">
        <w:rPr>
          <w:color w:val="2E74B5" w:themeColor="accent1" w:themeShade="BF"/>
          <w:lang w:val="en-CA"/>
        </w:rPr>
        <w:t>tructures &amp;</w:t>
      </w:r>
      <w:ins w:id="133" w:author="Arushri Swarup" w:date="2017-09-23T18:29:00Z">
        <w:r w:rsidR="00900344">
          <w:rPr>
            <w:color w:val="2E74B5" w:themeColor="accent1" w:themeShade="BF"/>
            <w:lang w:val="en-CA"/>
          </w:rPr>
          <w:t xml:space="preserve"> </w:t>
        </w:r>
      </w:ins>
      <w:proofErr w:type="spellStart"/>
      <w:r w:rsidR="00FD143A">
        <w:rPr>
          <w:color w:val="2E74B5" w:themeColor="accent1" w:themeShade="BF"/>
          <w:lang w:val="en-CA"/>
        </w:rPr>
        <w:t>c</w:t>
      </w:r>
      <w:r w:rsidRPr="00845578">
        <w:rPr>
          <w:color w:val="2E74B5" w:themeColor="accent1" w:themeShade="BF"/>
          <w:lang w:val="en-CA"/>
        </w:rPr>
        <w:t>holesteatoma</w:t>
      </w:r>
      <w:proofErr w:type="spellEnd"/>
      <w:r w:rsidR="00FD143A">
        <w:rPr>
          <w:color w:val="2E74B5" w:themeColor="accent1" w:themeShade="BF"/>
          <w:lang w:val="en-CA"/>
        </w:rPr>
        <w:t xml:space="preserve"> removal</w:t>
      </w:r>
    </w:p>
    <w:p w14:paraId="00FBFE00" w14:textId="0F679230" w:rsidR="00BF28F5" w:rsidRDefault="00AB5984" w:rsidP="009733E4">
      <w:pPr>
        <w:spacing w:line="360" w:lineRule="auto"/>
        <w:ind w:firstLine="720"/>
        <w:rPr>
          <w:lang w:val="en-CA"/>
        </w:rPr>
      </w:pPr>
      <w:r>
        <w:rPr>
          <w:lang w:val="en-CA"/>
        </w:rPr>
        <w:t xml:space="preserve">By providing a wide-angled view and placing illumination with the point of sight beyond the confines of the ear canal, with the additional option of a 30°, 45° or 70° off-axis view, the endoscope provides clear visualisation of structures that are obscured from view with the direct line of sight of an operating microscope.  Current </w:t>
      </w:r>
      <w:proofErr w:type="spellStart"/>
      <w:r>
        <w:rPr>
          <w:lang w:val="en-CA"/>
        </w:rPr>
        <w:t>otologic</w:t>
      </w:r>
      <w:proofErr w:type="spellEnd"/>
      <w:r>
        <w:rPr>
          <w:lang w:val="en-CA"/>
        </w:rPr>
        <w:t xml:space="preserve"> instruments have been developed for use within the narrow field of view of the operating microscope </w:t>
      </w:r>
      <w:r w:rsidR="00FC3CE5">
        <w:rPr>
          <w:lang w:val="en-CA"/>
        </w:rPr>
        <w:t>and</w:t>
      </w:r>
      <w:r>
        <w:rPr>
          <w:lang w:val="en-CA"/>
        </w:rPr>
        <w:t xml:space="preserve"> cannot reach t</w:t>
      </w:r>
      <w:r w:rsidR="00FC3CE5">
        <w:rPr>
          <w:lang w:val="en-CA"/>
        </w:rPr>
        <w:t>o the limits of what is now visible with endoscopes</w:t>
      </w:r>
      <w:r w:rsidR="005428B9">
        <w:rPr>
          <w:lang w:val="en-CA"/>
        </w:rPr>
        <w:t xml:space="preserve">. </w:t>
      </w:r>
      <w:r w:rsidR="00FC3CE5">
        <w:rPr>
          <w:lang w:val="en-CA"/>
        </w:rPr>
        <w:t xml:space="preserve">Examples of </w:t>
      </w:r>
      <w:r w:rsidR="0065650D">
        <w:rPr>
          <w:lang w:val="en-CA"/>
        </w:rPr>
        <w:t>areas</w:t>
      </w:r>
      <w:r w:rsidR="00FC3CE5">
        <w:rPr>
          <w:lang w:val="en-CA"/>
        </w:rPr>
        <w:t xml:space="preserve"> that are difficult to reach</w:t>
      </w:r>
      <w:r w:rsidR="00522314">
        <w:rPr>
          <w:lang w:val="en-CA"/>
        </w:rPr>
        <w:t xml:space="preserve"> </w:t>
      </w:r>
      <w:r w:rsidR="0065650D">
        <w:rPr>
          <w:rStyle w:val="normaltextrun"/>
          <w:rFonts w:ascii="Calibri" w:hAnsi="Calibri"/>
          <w:color w:val="000000"/>
          <w:shd w:val="clear" w:color="auto" w:fill="FFFFFF"/>
        </w:rPr>
        <w:t xml:space="preserve">through the ear canal </w:t>
      </w:r>
      <w:r w:rsidR="00BF28F5">
        <w:rPr>
          <w:rStyle w:val="normaltextrun"/>
          <w:rFonts w:ascii="Calibri" w:hAnsi="Calibri"/>
          <w:color w:val="000000"/>
          <w:shd w:val="clear" w:color="auto" w:fill="FFFFFF"/>
        </w:rPr>
        <w:t>include the sinus tympani,</w:t>
      </w:r>
      <w:r w:rsidR="00522314">
        <w:rPr>
          <w:rStyle w:val="normaltextrun"/>
          <w:rFonts w:ascii="Calibri" w:hAnsi="Calibri"/>
          <w:color w:val="000000"/>
          <w:shd w:val="clear" w:color="auto" w:fill="FFFFFF"/>
        </w:rPr>
        <w:t xml:space="preserve"> </w:t>
      </w:r>
      <w:r w:rsidR="00BF28F5">
        <w:rPr>
          <w:rStyle w:val="normaltextrun"/>
          <w:rFonts w:ascii="Calibri" w:hAnsi="Calibri"/>
          <w:color w:val="000000"/>
          <w:shd w:val="clear" w:color="auto" w:fill="FFFFFF"/>
        </w:rPr>
        <w:t>anterior </w:t>
      </w:r>
      <w:proofErr w:type="spellStart"/>
      <w:r w:rsidR="00BF28F5">
        <w:rPr>
          <w:rStyle w:val="normaltextrun"/>
          <w:rFonts w:ascii="Calibri" w:hAnsi="Calibri"/>
          <w:color w:val="000000"/>
          <w:shd w:val="clear" w:color="auto" w:fill="FFFFFF"/>
        </w:rPr>
        <w:t>epitympanic</w:t>
      </w:r>
      <w:proofErr w:type="spellEnd"/>
      <w:r w:rsidR="00BF28F5">
        <w:rPr>
          <w:rStyle w:val="normaltextrun"/>
          <w:rFonts w:ascii="Calibri" w:hAnsi="Calibri"/>
          <w:color w:val="000000"/>
          <w:shd w:val="clear" w:color="auto" w:fill="FFFFFF"/>
        </w:rPr>
        <w:t> recess</w:t>
      </w:r>
      <w:r w:rsidR="0065650D">
        <w:rPr>
          <w:rStyle w:val="normaltextrun"/>
          <w:rFonts w:ascii="Calibri" w:hAnsi="Calibri"/>
          <w:color w:val="000000"/>
          <w:shd w:val="clear" w:color="auto" w:fill="FFFFFF"/>
        </w:rPr>
        <w:t xml:space="preserve"> and antrum</w:t>
      </w:r>
      <w:r w:rsidR="00A52432">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3</w:t>
      </w:r>
      <w:r w:rsidR="00A52432">
        <w:rPr>
          <w:rStyle w:val="normaltextrun"/>
          <w:rFonts w:ascii="Calibri" w:hAnsi="Calibri"/>
          <w:color w:val="000000"/>
          <w:shd w:val="clear" w:color="auto" w:fill="FFFFFF"/>
        </w:rPr>
        <w:fldChar w:fldCharType="end"/>
      </w:r>
      <w:ins w:id="134" w:author="Arushri Swarup" w:date="2017-09-23T19:17:00Z">
        <w:r w:rsidR="007175C0" w:rsidRPr="002C0E1B">
          <w:rPr>
            <w:rStyle w:val="normaltextrun"/>
            <w:rFonts w:ascii="Calibri" w:hAnsi="Calibri"/>
            <w:color w:val="000000"/>
            <w:shd w:val="clear" w:color="auto" w:fill="FFFFFF"/>
            <w:vertAlign w:val="superscript"/>
          </w:rPr>
          <w:t>,</w:t>
        </w:r>
        <w:r w:rsidR="007175C0" w:rsidRPr="002C0E1B">
          <w:rPr>
            <w:rStyle w:val="normaltextrun"/>
            <w:rFonts w:ascii="Calibri" w:hAnsi="Calibri"/>
            <w:color w:val="000000"/>
            <w:highlight w:val="magenta"/>
            <w:shd w:val="clear" w:color="auto" w:fill="FFFFFF"/>
          </w:rPr>
          <w:fldChar w:fldCharType="begin" w:fldLock="1"/>
        </w:r>
      </w:ins>
      <w:r w:rsidR="007175C0">
        <w:rPr>
          <w:rStyle w:val="normaltextrun"/>
          <w:rFonts w:ascii="Calibri" w:hAnsi="Calibri"/>
          <w:color w:val="000000"/>
          <w:highlight w:val="magenta"/>
          <w:shd w:val="clear" w:color="auto" w:fill="FFFFFF"/>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007175C0" w:rsidRPr="002C0E1B">
        <w:rPr>
          <w:rStyle w:val="normaltextrun"/>
          <w:rFonts w:ascii="Calibri" w:hAnsi="Calibri"/>
          <w:color w:val="000000"/>
          <w:highlight w:val="magenta"/>
          <w:shd w:val="clear" w:color="auto" w:fill="FFFFFF"/>
        </w:rPr>
        <w:fldChar w:fldCharType="separate"/>
      </w:r>
      <w:r w:rsidR="007175C0" w:rsidRPr="002C0E1B">
        <w:rPr>
          <w:rStyle w:val="normaltextrun"/>
          <w:rFonts w:ascii="Calibri" w:hAnsi="Calibri"/>
          <w:noProof/>
          <w:color w:val="000000"/>
          <w:highlight w:val="magenta"/>
          <w:shd w:val="clear" w:color="auto" w:fill="FFFFFF"/>
          <w:vertAlign w:val="superscript"/>
        </w:rPr>
        <w:t>4</w:t>
      </w:r>
      <w:ins w:id="135" w:author="Arushri Swarup" w:date="2017-09-23T19:17:00Z">
        <w:r w:rsidR="007175C0" w:rsidRPr="002C0E1B">
          <w:rPr>
            <w:rStyle w:val="normaltextrun"/>
            <w:rFonts w:ascii="Calibri" w:hAnsi="Calibri"/>
            <w:color w:val="000000"/>
            <w:highlight w:val="magenta"/>
            <w:shd w:val="clear" w:color="auto" w:fill="FFFFFF"/>
          </w:rPr>
          <w:fldChar w:fldCharType="end"/>
        </w:r>
      </w:ins>
      <w:r w:rsidR="0065650D" w:rsidRPr="002C0E1B">
        <w:rPr>
          <w:rStyle w:val="normaltextrun"/>
          <w:rFonts w:ascii="Calibri" w:hAnsi="Calibri"/>
          <w:color w:val="000000"/>
          <w:highlight w:val="magenta"/>
          <w:shd w:val="clear" w:color="auto" w:fill="FFFFFF"/>
        </w:rPr>
        <w:t xml:space="preserve"> (PLEASE ADD REF to </w:t>
      </w:r>
      <w:proofErr w:type="spellStart"/>
      <w:r w:rsidR="0065650D" w:rsidRPr="002C0E1B">
        <w:rPr>
          <w:rStyle w:val="normaltextrun"/>
          <w:rFonts w:ascii="Calibri" w:hAnsi="Calibri"/>
          <w:color w:val="000000"/>
          <w:highlight w:val="magenta"/>
          <w:shd w:val="clear" w:color="auto" w:fill="FFFFFF"/>
        </w:rPr>
        <w:t>Bennet</w:t>
      </w:r>
      <w:proofErr w:type="spellEnd"/>
      <w:r w:rsidR="0065650D" w:rsidRPr="002C0E1B">
        <w:rPr>
          <w:rStyle w:val="normaltextrun"/>
          <w:rFonts w:ascii="Calibri" w:hAnsi="Calibri"/>
          <w:color w:val="000000"/>
          <w:highlight w:val="magenta"/>
          <w:shd w:val="clear" w:color="auto" w:fill="FFFFFF"/>
        </w:rPr>
        <w:t xml:space="preserve"> 2016)</w:t>
      </w:r>
      <w:r w:rsidR="00BF28F5" w:rsidRPr="002C0E1B">
        <w:rPr>
          <w:rStyle w:val="normaltextrun"/>
          <w:rFonts w:ascii="Calibri" w:hAnsi="Calibri"/>
          <w:color w:val="000000"/>
          <w:highlight w:val="magenta"/>
          <w:shd w:val="clear" w:color="auto" w:fill="FFFFFF"/>
        </w:rPr>
        <w:t>.</w:t>
      </w:r>
      <w:r w:rsidR="00BF28F5">
        <w:rPr>
          <w:rStyle w:val="normaltextrun"/>
          <w:rFonts w:ascii="Calibri" w:hAnsi="Calibri"/>
          <w:color w:val="000000"/>
          <w:shd w:val="clear" w:color="auto" w:fill="FFFFFF"/>
        </w:rPr>
        <w:t xml:space="preserve">  While specialized instruments with curved tips have been developed </w:t>
      </w:r>
      <w:r w:rsidR="0065650D">
        <w:rPr>
          <w:rStyle w:val="normaltextrun"/>
          <w:rFonts w:ascii="Calibri" w:hAnsi="Calibri"/>
          <w:color w:val="000000"/>
          <w:shd w:val="clear" w:color="auto" w:fill="FFFFFF"/>
        </w:rPr>
        <w:t>for this purpose</w:t>
      </w:r>
      <w:r w:rsidR="00A52432">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3</w:t>
      </w:r>
      <w:r w:rsidR="00A52432">
        <w:rPr>
          <w:rStyle w:val="normaltextrun"/>
          <w:rFonts w:ascii="Calibri" w:hAnsi="Calibri"/>
          <w:color w:val="000000"/>
          <w:shd w:val="clear" w:color="auto" w:fill="FFFFFF"/>
        </w:rPr>
        <w:fldChar w:fldCharType="end"/>
      </w:r>
      <w:r w:rsidR="00522314">
        <w:rPr>
          <w:rStyle w:val="normaltextrun"/>
          <w:rFonts w:ascii="Calibri" w:hAnsi="Calibri"/>
          <w:color w:val="000000"/>
          <w:shd w:val="clear" w:color="auto" w:fill="FFFFFF"/>
        </w:rPr>
        <w:t>,</w:t>
      </w:r>
      <w:r w:rsidR="0065650D">
        <w:rPr>
          <w:rStyle w:val="normaltextrun"/>
          <w:rFonts w:ascii="Calibri" w:hAnsi="Calibri"/>
          <w:color w:val="000000"/>
          <w:shd w:val="clear" w:color="auto" w:fill="FFFFFF"/>
        </w:rPr>
        <w:t xml:space="preserve"> our survey reveals </w:t>
      </w:r>
      <w:r w:rsidR="009733E4">
        <w:rPr>
          <w:rStyle w:val="normaltextrun"/>
          <w:rFonts w:ascii="Calibri" w:hAnsi="Calibri"/>
          <w:color w:val="000000"/>
          <w:shd w:val="clear" w:color="auto" w:fill="FFFFFF"/>
        </w:rPr>
        <w:t>the highest</w:t>
      </w:r>
      <w:r w:rsidR="00433F7C">
        <w:rPr>
          <w:rStyle w:val="normaltextrun"/>
          <w:rFonts w:ascii="Calibri" w:hAnsi="Calibri"/>
          <w:color w:val="000000"/>
          <w:shd w:val="clear" w:color="auto" w:fill="FFFFFF"/>
        </w:rPr>
        <w:t xml:space="preserve"> need for </w:t>
      </w:r>
      <w:r w:rsidR="009733E4">
        <w:rPr>
          <w:rStyle w:val="normaltextrun"/>
          <w:rFonts w:ascii="Calibri" w:hAnsi="Calibri"/>
          <w:color w:val="000000"/>
          <w:shd w:val="clear" w:color="auto" w:fill="FFFFFF"/>
        </w:rPr>
        <w:t>endoscopic instrumentatio</w:t>
      </w:r>
      <w:bookmarkStart w:id="136" w:name="_GoBack"/>
      <w:bookmarkEnd w:id="136"/>
      <w:r w:rsidR="009733E4">
        <w:rPr>
          <w:rStyle w:val="normaltextrun"/>
          <w:rFonts w:ascii="Calibri" w:hAnsi="Calibri"/>
          <w:color w:val="000000"/>
          <w:shd w:val="clear" w:color="auto" w:fill="FFFFFF"/>
        </w:rPr>
        <w:t xml:space="preserve">n is a </w:t>
      </w:r>
      <w:r w:rsidR="00433F7C">
        <w:rPr>
          <w:rStyle w:val="normaltextrun"/>
          <w:rFonts w:ascii="Calibri" w:hAnsi="Calibri"/>
          <w:color w:val="000000"/>
          <w:shd w:val="clear" w:color="auto" w:fill="FFFFFF"/>
        </w:rPr>
        <w:t>more extended reach</w:t>
      </w:r>
      <w:r w:rsidR="009733E4">
        <w:rPr>
          <w:rStyle w:val="normaltextrun"/>
          <w:rFonts w:ascii="Calibri" w:hAnsi="Calibri"/>
          <w:color w:val="000000"/>
          <w:shd w:val="clear" w:color="auto" w:fill="FFFFFF"/>
        </w:rPr>
        <w:t xml:space="preserve">.  Of note, this need was higher among surgeons </w:t>
      </w:r>
      <w:r w:rsidR="001F699D">
        <w:rPr>
          <w:lang w:val="en-CA"/>
        </w:rPr>
        <w:t xml:space="preserve">perform a </w:t>
      </w:r>
      <w:r w:rsidR="009733E4">
        <w:rPr>
          <w:lang w:val="en-CA"/>
        </w:rPr>
        <w:t xml:space="preserve">greater </w:t>
      </w:r>
      <w:r w:rsidR="001F699D">
        <w:rPr>
          <w:lang w:val="en-CA"/>
        </w:rPr>
        <w:t xml:space="preserve">proportion of cases </w:t>
      </w:r>
      <w:r w:rsidR="009733E4">
        <w:rPr>
          <w:lang w:val="en-CA"/>
        </w:rPr>
        <w:t xml:space="preserve">with </w:t>
      </w:r>
      <w:r w:rsidR="001F699D">
        <w:rPr>
          <w:lang w:val="en-CA"/>
        </w:rPr>
        <w:t>TEES. This may be because surgeon</w:t>
      </w:r>
      <w:r w:rsidR="00005C46">
        <w:rPr>
          <w:lang w:val="en-CA"/>
        </w:rPr>
        <w:t>s</w:t>
      </w:r>
      <w:r w:rsidR="001F699D">
        <w:rPr>
          <w:lang w:val="en-CA"/>
        </w:rPr>
        <w:t xml:space="preserve"> who perform </w:t>
      </w:r>
      <w:r w:rsidR="009733E4">
        <w:rPr>
          <w:lang w:val="en-CA"/>
        </w:rPr>
        <w:t>less</w:t>
      </w:r>
      <w:r w:rsidR="001F699D">
        <w:rPr>
          <w:lang w:val="en-CA"/>
        </w:rPr>
        <w:t xml:space="preserve"> TEES may be more </w:t>
      </w:r>
      <w:r w:rsidR="009733E4">
        <w:rPr>
          <w:lang w:val="en-CA"/>
        </w:rPr>
        <w:t xml:space="preserve">inclined </w:t>
      </w:r>
      <w:r w:rsidR="001F699D">
        <w:rPr>
          <w:lang w:val="en-CA"/>
        </w:rPr>
        <w:t xml:space="preserve">to use </w:t>
      </w:r>
      <w:r w:rsidR="00005C46">
        <w:rPr>
          <w:lang w:val="en-CA"/>
        </w:rPr>
        <w:t>a</w:t>
      </w:r>
      <w:r w:rsidR="009733E4">
        <w:rPr>
          <w:lang w:val="en-CA"/>
        </w:rPr>
        <w:t xml:space="preserve"> more invasive open approach with more extensive bone removal to gain access to the difficult </w:t>
      </w:r>
      <w:proofErr w:type="spellStart"/>
      <w:r w:rsidR="009733E4">
        <w:rPr>
          <w:lang w:val="en-CA"/>
        </w:rPr>
        <w:t>areas</w:t>
      </w:r>
      <w:r w:rsidR="00005C46">
        <w:rPr>
          <w:lang w:val="en-CA"/>
        </w:rPr>
        <w:t>.</w:t>
      </w:r>
      <w:r w:rsidR="00CF1E59">
        <w:rPr>
          <w:lang w:val="en-CA"/>
        </w:rPr>
        <w:t>Perhaps</w:t>
      </w:r>
      <w:proofErr w:type="spellEnd"/>
      <w:r w:rsidR="00CF1E59">
        <w:rPr>
          <w:lang w:val="en-CA"/>
        </w:rPr>
        <w:t xml:space="preserve"> surprisingly</w:t>
      </w:r>
      <w:r w:rsidR="00287402">
        <w:rPr>
          <w:lang w:val="en-CA"/>
        </w:rPr>
        <w:t xml:space="preserve">, the degree of need for these challenges did not differ </w:t>
      </w:r>
      <w:r w:rsidR="00524F1F">
        <w:rPr>
          <w:lang w:val="en-CA"/>
        </w:rPr>
        <w:t>amongst</w:t>
      </w:r>
      <w:r w:rsidR="00287402">
        <w:rPr>
          <w:lang w:val="en-CA"/>
        </w:rPr>
        <w:t xml:space="preserve"> respondents </w:t>
      </w:r>
      <w:r w:rsidR="00B75745">
        <w:rPr>
          <w:lang w:val="en-CA"/>
        </w:rPr>
        <w:t xml:space="preserve">depending on </w:t>
      </w:r>
      <w:r w:rsidR="00CF1E59">
        <w:rPr>
          <w:lang w:val="en-CA"/>
        </w:rPr>
        <w:t xml:space="preserve">their </w:t>
      </w:r>
      <w:r w:rsidR="00287402">
        <w:rPr>
          <w:lang w:val="en-CA"/>
        </w:rPr>
        <w:t xml:space="preserve">use </w:t>
      </w:r>
      <w:r w:rsidR="00B75745">
        <w:rPr>
          <w:lang w:val="en-CA"/>
        </w:rPr>
        <w:t xml:space="preserve">of </w:t>
      </w:r>
      <w:r w:rsidR="00287402">
        <w:rPr>
          <w:lang w:val="en-CA"/>
        </w:rPr>
        <w:t xml:space="preserve">specialized TEES instrument sets. </w:t>
      </w:r>
      <w:r w:rsidR="00B75745">
        <w:rPr>
          <w:lang w:val="en-CA"/>
        </w:rPr>
        <w:t>T</w:t>
      </w:r>
      <w:r w:rsidR="00287402">
        <w:rPr>
          <w:lang w:val="en-CA"/>
        </w:rPr>
        <w:t xml:space="preserve">his </w:t>
      </w:r>
      <w:r w:rsidR="00B75745">
        <w:rPr>
          <w:lang w:val="en-CA"/>
        </w:rPr>
        <w:t>suggests</w:t>
      </w:r>
      <w:r w:rsidR="008212F6">
        <w:rPr>
          <w:lang w:val="en-CA"/>
        </w:rPr>
        <w:t xml:space="preserve"> reaching structures as well as dissection and removal of </w:t>
      </w:r>
      <w:proofErr w:type="spellStart"/>
      <w:r w:rsidR="008212F6">
        <w:rPr>
          <w:lang w:val="en-CA"/>
        </w:rPr>
        <w:t>cholesteatoma</w:t>
      </w:r>
      <w:proofErr w:type="spellEnd"/>
      <w:r w:rsidR="008212F6">
        <w:rPr>
          <w:lang w:val="en-CA"/>
        </w:rPr>
        <w:t xml:space="preserve"> remain significant </w:t>
      </w:r>
      <w:proofErr w:type="spellStart"/>
      <w:r w:rsidR="008212F6">
        <w:rPr>
          <w:lang w:val="en-CA"/>
        </w:rPr>
        <w:t>challengesdespite</w:t>
      </w:r>
      <w:r w:rsidR="00CF1E59">
        <w:rPr>
          <w:lang w:val="en-CA"/>
        </w:rPr>
        <w:t>the</w:t>
      </w:r>
      <w:proofErr w:type="spellEnd"/>
      <w:r w:rsidR="00CF1E59">
        <w:rPr>
          <w:lang w:val="en-CA"/>
        </w:rPr>
        <w:t xml:space="preserve"> availability of current </w:t>
      </w:r>
      <w:r w:rsidR="00B75745">
        <w:rPr>
          <w:lang w:val="en-CA"/>
        </w:rPr>
        <w:t>TEES instrument</w:t>
      </w:r>
      <w:r w:rsidR="00CF1E59">
        <w:rPr>
          <w:lang w:val="en-CA"/>
        </w:rPr>
        <w:t>ation</w:t>
      </w:r>
      <w:r w:rsidR="008212F6">
        <w:rPr>
          <w:lang w:val="en-CA"/>
        </w:rPr>
        <w:t xml:space="preserve">.  Certainly, these results suggest that future instrument development should focus on instruments that </w:t>
      </w:r>
      <w:r w:rsidR="00524F1F">
        <w:rPr>
          <w:lang w:val="en-CA"/>
        </w:rPr>
        <w:t xml:space="preserve">improve our ability to reach structures and facilitate dissection and removal of </w:t>
      </w:r>
      <w:proofErr w:type="spellStart"/>
      <w:r w:rsidR="00524F1F">
        <w:rPr>
          <w:lang w:val="en-CA"/>
        </w:rPr>
        <w:t>cholesteatoma</w:t>
      </w:r>
      <w:proofErr w:type="spellEnd"/>
      <w:r w:rsidR="00524F1F">
        <w:rPr>
          <w:lang w:val="en-CA"/>
        </w:rPr>
        <w:t>.</w:t>
      </w:r>
    </w:p>
    <w:p w14:paraId="5E4BFF65" w14:textId="77777777" w:rsidR="005903F4" w:rsidRPr="003E1D40" w:rsidRDefault="005903F4" w:rsidP="00586262">
      <w:pPr>
        <w:spacing w:line="360" w:lineRule="auto"/>
      </w:pPr>
    </w:p>
    <w:p w14:paraId="2491A4C7" w14:textId="77777777" w:rsidR="00524F1F" w:rsidRPr="00524F1F" w:rsidRDefault="00845578" w:rsidP="00B023B2">
      <w:pPr>
        <w:pStyle w:val="Heading3"/>
        <w:spacing w:line="360" w:lineRule="auto"/>
        <w:rPr>
          <w:lang w:val="en-CA"/>
        </w:rPr>
      </w:pPr>
      <w:r>
        <w:rPr>
          <w:lang w:val="en-CA"/>
        </w:rPr>
        <w:t>Cutting and removing bone</w:t>
      </w:r>
    </w:p>
    <w:p w14:paraId="026B387E" w14:textId="77777777" w:rsidR="00F95BB8" w:rsidRDefault="00F24A86" w:rsidP="00586262">
      <w:pPr>
        <w:spacing w:line="360" w:lineRule="auto"/>
        <w:ind w:firstLine="720"/>
      </w:pPr>
      <w:r>
        <w:t>While straight and angle</w:t>
      </w:r>
      <w:r w:rsidR="000D0435">
        <w:t>d</w:t>
      </w:r>
      <w:r>
        <w:t xml:space="preserve"> endoscopes</w:t>
      </w:r>
      <w:r w:rsidR="000E2993">
        <w:t xml:space="preserve"> facilitate a broader field of view than line-of-sight microscopic surgery, bone removal </w:t>
      </w:r>
      <w:r w:rsidR="00CF1E59">
        <w:t xml:space="preserve">is </w:t>
      </w:r>
      <w:r w:rsidR="000E2993">
        <w:t>still necessary for visualization and access</w:t>
      </w:r>
      <w:r w:rsidR="00CF1E59">
        <w:t xml:space="preserve">. </w:t>
      </w:r>
      <w:r w:rsidR="00655311">
        <w:t xml:space="preserve">For </w:t>
      </w:r>
      <w:proofErr w:type="spellStart"/>
      <w:r w:rsidR="00655311">
        <w:t>cholesteatoma</w:t>
      </w:r>
      <w:proofErr w:type="spellEnd"/>
      <w:r w:rsidR="00655311">
        <w:t xml:space="preserve"> surgery</w:t>
      </w:r>
      <w:r w:rsidR="00EE4A2E">
        <w:t>,</w:t>
      </w:r>
      <w:r w:rsidR="00655311">
        <w:t xml:space="preserve"> the </w:t>
      </w:r>
      <w:proofErr w:type="spellStart"/>
      <w:r w:rsidR="00655311">
        <w:t>scutum</w:t>
      </w:r>
      <w:proofErr w:type="spellEnd"/>
      <w:r w:rsidR="00655311">
        <w:t xml:space="preserve"> and adjacent canal wall must often be removed and</w:t>
      </w:r>
      <w:r w:rsidR="00EE4A2E">
        <w:t>,</w:t>
      </w:r>
      <w:r w:rsidR="00655311">
        <w:t xml:space="preserve"> for any TEES access, </w:t>
      </w:r>
      <w:proofErr w:type="spellStart"/>
      <w:r w:rsidR="00655311">
        <w:t>canalplasty</w:t>
      </w:r>
      <w:proofErr w:type="spellEnd"/>
      <w:r w:rsidR="00655311">
        <w:t xml:space="preserve"> can be required if the bony meatus is unusually narrow or curved</w:t>
      </w:r>
      <w:r w:rsidR="000E2993">
        <w:t xml:space="preserve">. </w:t>
      </w:r>
      <w:r w:rsidR="000D0435">
        <w:lastRenderedPageBreak/>
        <w:t>Cur</w:t>
      </w:r>
      <w:r w:rsidR="005903F4">
        <w:t>r</w:t>
      </w:r>
      <w:r w:rsidR="000D0435">
        <w:t>ently,</w:t>
      </w:r>
      <w:r w:rsidR="00B16078">
        <w:t xml:space="preserve"> bone removal can be accomplished with bone curettes,</w:t>
      </w:r>
      <w:r w:rsidR="00EE4A2E">
        <w:t xml:space="preserve"> </w:t>
      </w:r>
      <w:proofErr w:type="spellStart"/>
      <w:r w:rsidR="003A2E2C">
        <w:t>osteotomes</w:t>
      </w:r>
      <w:proofErr w:type="spellEnd"/>
      <w:r w:rsidR="003A2E2C">
        <w:t>,</w:t>
      </w:r>
      <w:r w:rsidR="00B16078">
        <w:t xml:space="preserve"> drills, and </w:t>
      </w:r>
      <w:r w:rsidR="00655311">
        <w:t xml:space="preserve">ultrasonic </w:t>
      </w:r>
      <w:r w:rsidR="00B16078">
        <w:t>instruments</w:t>
      </w:r>
      <w:r w:rsidR="000D0435">
        <w:t>. Nevertheless,</w:t>
      </w:r>
      <w:r w:rsidR="00B16078">
        <w:t xml:space="preserve"> our survey</w:t>
      </w:r>
      <w:r w:rsidR="00655311">
        <w:t xml:space="preserve"> shows this remains a challenging task in endoscopic ear surgery</w:t>
      </w:r>
      <w:r w:rsidR="005903F4">
        <w:t xml:space="preserve">. </w:t>
      </w:r>
      <w:r w:rsidR="008B0C08">
        <w:t>The degree of need for easier bone removal was not significantly dependent on the surgeon’s availability of a specialized TEES instrument set or the proportion of middle ear cases accomplished with TEES.</w:t>
      </w:r>
      <w:r w:rsidR="00EE4A2E">
        <w:t xml:space="preserve"> </w:t>
      </w:r>
      <w:r w:rsidR="000D0435">
        <w:t xml:space="preserve">This may relate to some of the limitations with each of the current bone removal techniques: bone curettes offer precise bone removal, however, </w:t>
      </w:r>
      <w:r w:rsidR="004674B1">
        <w:t xml:space="preserve">bone removal is slow and removal of large amounts of </w:t>
      </w:r>
      <w:r w:rsidR="00655311">
        <w:t xml:space="preserve">dense </w:t>
      </w:r>
      <w:r w:rsidR="004674B1">
        <w:t xml:space="preserve">bone </w:t>
      </w:r>
      <w:r w:rsidR="00655311">
        <w:t>is</w:t>
      </w:r>
      <w:r w:rsidR="004674B1">
        <w:t xml:space="preserve"> difficult; </w:t>
      </w:r>
      <w:proofErr w:type="spellStart"/>
      <w:r w:rsidR="004674B1">
        <w:t>osteotomes</w:t>
      </w:r>
      <w:proofErr w:type="spellEnd"/>
      <w:r w:rsidR="004674B1">
        <w:t xml:space="preserve"> may be imprecise working along endoscopes in the confines of the ear</w:t>
      </w:r>
      <w:r w:rsidR="00655311">
        <w:t xml:space="preserve"> canal</w:t>
      </w:r>
      <w:r w:rsidR="004674B1">
        <w:t xml:space="preserve">; </w:t>
      </w:r>
      <w:r w:rsidR="00655311">
        <w:t xml:space="preserve">use of </w:t>
      </w:r>
      <w:r w:rsidR="004674B1">
        <w:t xml:space="preserve">drills </w:t>
      </w:r>
      <w:r w:rsidR="00655311">
        <w:t xml:space="preserve">is impeded by accumulation of </w:t>
      </w:r>
      <w:r w:rsidR="004674B1">
        <w:t>bone dust</w:t>
      </w:r>
      <w:r w:rsidR="00D14E60">
        <w:t xml:space="preserve"> as</w:t>
      </w:r>
      <w:r w:rsidR="00EE4A2E">
        <w:t xml:space="preserve"> </w:t>
      </w:r>
      <w:r w:rsidR="00D14E60">
        <w:t xml:space="preserve">simultaneous </w:t>
      </w:r>
      <w:r w:rsidR="00655311">
        <w:t>suction</w:t>
      </w:r>
      <w:r w:rsidR="00EE4A2E">
        <w:t xml:space="preserve"> </w:t>
      </w:r>
      <w:r w:rsidR="00D14E60">
        <w:t>is not available with one-handed surgery</w:t>
      </w:r>
      <w:r w:rsidR="004674B1">
        <w:t xml:space="preserve">; </w:t>
      </w:r>
      <w:r w:rsidR="00D14E60">
        <w:t>ultrasonic bone removal tools</w:t>
      </w:r>
      <w:r w:rsidR="004674B1">
        <w:t xml:space="preserve">, while effective, </w:t>
      </w:r>
      <w:r w:rsidR="00D14E60">
        <w:t xml:space="preserve">also obscure the field somewhat with irrigation of bone debris and </w:t>
      </w:r>
      <w:r w:rsidR="004674B1">
        <w:t xml:space="preserve">are </w:t>
      </w:r>
      <w:r w:rsidR="00D14E60">
        <w:t xml:space="preserve">currently </w:t>
      </w:r>
      <w:r w:rsidR="004674B1">
        <w:t>very expensive.</w:t>
      </w:r>
    </w:p>
    <w:p w14:paraId="6662F736" w14:textId="77777777" w:rsidR="00845578" w:rsidRDefault="00845578" w:rsidP="00586262">
      <w:pPr>
        <w:pStyle w:val="Heading3"/>
        <w:spacing w:line="360" w:lineRule="auto"/>
        <w:rPr>
          <w:lang w:val="en-CA"/>
        </w:rPr>
      </w:pPr>
    </w:p>
    <w:p w14:paraId="7DB2D0B8" w14:textId="77777777" w:rsidR="00731421" w:rsidRDefault="008D0425" w:rsidP="00B023B2">
      <w:pPr>
        <w:pStyle w:val="Heading3"/>
        <w:spacing w:line="360" w:lineRule="auto"/>
      </w:pPr>
      <w:r>
        <w:rPr>
          <w:lang w:val="en-CA"/>
        </w:rPr>
        <w:t>Bleeding c</w:t>
      </w:r>
      <w:r w:rsidR="000B67EC">
        <w:rPr>
          <w:lang w:val="en-CA"/>
        </w:rPr>
        <w:t xml:space="preserve">ontrol </w:t>
      </w:r>
    </w:p>
    <w:p w14:paraId="4FFE2E96" w14:textId="3451466E" w:rsidR="00B61F40" w:rsidRPr="00B90DE6" w:rsidRDefault="003744AF" w:rsidP="008B0C08">
      <w:pPr>
        <w:spacing w:line="360" w:lineRule="auto"/>
        <w:ind w:firstLine="720"/>
        <w:rPr>
          <w:rFonts w:ascii="Calibri" w:hAnsi="Calibri"/>
          <w:color w:val="000000"/>
          <w:shd w:val="clear" w:color="auto" w:fill="FFFFFF"/>
        </w:rPr>
      </w:pPr>
      <w:r>
        <w:rPr>
          <w:rStyle w:val="normaltextrun"/>
          <w:rFonts w:ascii="Calibri" w:hAnsi="Calibri"/>
          <w:color w:val="000000"/>
          <w:shd w:val="clear" w:color="auto" w:fill="FFFFFF"/>
        </w:rPr>
        <w:t xml:space="preserve">Management of intraoperative bleeding </w:t>
      </w:r>
      <w:r w:rsidR="00AD6D38">
        <w:rPr>
          <w:rStyle w:val="normaltextrun"/>
          <w:rFonts w:ascii="Calibri" w:hAnsi="Calibri"/>
          <w:color w:val="000000"/>
          <w:shd w:val="clear" w:color="auto" w:fill="FFFFFF"/>
        </w:rPr>
        <w:t>was also reported as a</w:t>
      </w:r>
      <w:r>
        <w:rPr>
          <w:rStyle w:val="normaltextrun"/>
          <w:rFonts w:ascii="Calibri" w:hAnsi="Calibri"/>
          <w:color w:val="000000"/>
          <w:shd w:val="clear" w:color="auto" w:fill="FFFFFF"/>
        </w:rPr>
        <w:t xml:space="preserve"> significant challenge when performing TEES. Intraoperative bleeding may impair surgical field clarity and obscure target tissues and this may lead to increased rates of residual cholesteatoma</w:t>
      </w:r>
      <w:r w:rsidR="00A52432">
        <w:rPr>
          <w:rStyle w:val="normaltextrun"/>
          <w:rFonts w:ascii="Calibri" w:hAnsi="Calibri"/>
          <w:color w:val="000000"/>
          <w:shd w:val="clear" w:color="auto" w:fill="FFFFFF"/>
        </w:rPr>
        <w:fldChar w:fldCharType="begin" w:fldLock="1"/>
      </w:r>
      <w:r w:rsidR="004D3AE0">
        <w:rPr>
          <w:rStyle w:val="normaltextrun"/>
          <w:rFonts w:ascii="Calibri" w:hAnsi="Calibri"/>
          <w:color w:val="000000"/>
          <w:shd w:val="clear" w:color="auto" w:fill="FFFFFF"/>
        </w:rPr>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lt;sup&gt;11&lt;/sup&gt;", "plainTextFormattedCitation" : "11", "previouslyFormattedCitation" : "&lt;sup&gt;11&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4D3AE0" w:rsidRPr="004D3AE0">
        <w:rPr>
          <w:rStyle w:val="normaltextrun"/>
          <w:rFonts w:ascii="Calibri" w:hAnsi="Calibri"/>
          <w:noProof/>
          <w:color w:val="000000"/>
          <w:shd w:val="clear" w:color="auto" w:fill="FFFFFF"/>
          <w:vertAlign w:val="superscript"/>
        </w:rPr>
        <w:t>11</w:t>
      </w:r>
      <w:r w:rsidR="00A52432">
        <w:rPr>
          <w:rStyle w:val="normaltextrun"/>
          <w:rFonts w:ascii="Calibri" w:hAnsi="Calibri"/>
          <w:color w:val="000000"/>
          <w:shd w:val="clear" w:color="auto" w:fill="FFFFFF"/>
        </w:rPr>
        <w:fldChar w:fldCharType="end"/>
      </w:r>
      <w:r>
        <w:rPr>
          <w:rStyle w:val="normaltextrun"/>
          <w:rFonts w:ascii="Calibri" w:hAnsi="Calibri"/>
          <w:color w:val="000000"/>
          <w:shd w:val="clear" w:color="auto" w:fill="FFFFFF"/>
        </w:rPr>
        <w:t>. To manage this, techniques such as hypotensive anesthesia, patient positioning, local vasoconstrictors, and atraumatic surgical techniques have been employed</w:t>
      </w:r>
      <w:r w:rsidR="00A52432">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8</w:t>
      </w:r>
      <w:r w:rsidR="00A52432">
        <w:rPr>
          <w:rStyle w:val="normaltextrun"/>
          <w:rFonts w:ascii="Calibri" w:hAnsi="Calibri"/>
          <w:color w:val="000000"/>
          <w:shd w:val="clear" w:color="auto" w:fill="FFFFFF"/>
        </w:rPr>
        <w:fldChar w:fldCharType="end"/>
      </w:r>
      <w:r w:rsidR="0081349D" w:rsidRPr="0081349D">
        <w:rPr>
          <w:rStyle w:val="normaltextrun"/>
          <w:rFonts w:ascii="Calibri" w:hAnsi="Calibri"/>
          <w:color w:val="000000"/>
          <w:shd w:val="clear" w:color="auto" w:fill="FFFFFF"/>
          <w:vertAlign w:val="superscript"/>
        </w:rPr>
        <w:t>,</w:t>
      </w:r>
      <w:r w:rsidR="00A52432">
        <w:rPr>
          <w:rStyle w:val="normaltextrun"/>
          <w:rFonts w:ascii="Calibri" w:hAnsi="Calibri"/>
          <w:color w:val="000000"/>
          <w:shd w:val="clear" w:color="auto" w:fill="FFFFFF"/>
        </w:rPr>
        <w:fldChar w:fldCharType="begin" w:fldLock="1"/>
      </w:r>
      <w:r w:rsidR="004D3AE0">
        <w:rPr>
          <w:rStyle w:val="normaltextrun"/>
          <w:rFonts w:ascii="Calibri" w:hAnsi="Calibri"/>
          <w:color w:val="000000"/>
          <w:shd w:val="clear" w:color="auto" w:fill="FFFFFF"/>
        </w:rPr>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lt;sup&gt;11&lt;/sup&gt;", "plainTextFormattedCitation" : "11", "previouslyFormattedCitation" : "&lt;sup&gt;11&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4D3AE0" w:rsidRPr="004D3AE0">
        <w:rPr>
          <w:rStyle w:val="normaltextrun"/>
          <w:rFonts w:ascii="Calibri" w:hAnsi="Calibri"/>
          <w:noProof/>
          <w:color w:val="000000"/>
          <w:shd w:val="clear" w:color="auto" w:fill="FFFFFF"/>
          <w:vertAlign w:val="superscript"/>
        </w:rPr>
        <w:t>11</w:t>
      </w:r>
      <w:r w:rsidR="00A52432">
        <w:rPr>
          <w:rStyle w:val="normaltextrun"/>
          <w:rFonts w:ascii="Calibri" w:hAnsi="Calibri"/>
          <w:color w:val="000000"/>
          <w:shd w:val="clear" w:color="auto" w:fill="FFFFFF"/>
        </w:rPr>
        <w:fldChar w:fldCharType="end"/>
      </w:r>
      <w:r w:rsidR="0081349D" w:rsidRPr="0081349D">
        <w:rPr>
          <w:rStyle w:val="normaltextrun"/>
          <w:rFonts w:ascii="Calibri" w:hAnsi="Calibri"/>
          <w:color w:val="000000"/>
          <w:shd w:val="clear" w:color="auto" w:fill="FFFFFF"/>
          <w:vertAlign w:val="superscript"/>
        </w:rPr>
        <w:t>,</w:t>
      </w:r>
      <w:r w:rsidR="00A52432">
        <w:rPr>
          <w:rStyle w:val="normaltextrun"/>
          <w:rFonts w:ascii="Calibri" w:hAnsi="Calibri"/>
          <w:color w:val="000000"/>
          <w:shd w:val="clear" w:color="auto" w:fill="FFFFFF"/>
        </w:rPr>
        <w:fldChar w:fldCharType="begin" w:fldLock="1"/>
      </w:r>
      <w:r w:rsidR="004D3AE0">
        <w:rPr>
          <w:rStyle w:val="normaltextrun"/>
          <w:rFonts w:ascii="Calibri" w:hAnsi="Calibri"/>
          <w:color w:val="000000"/>
          <w:shd w:val="clear" w:color="auto" w:fill="FFFFFF"/>
        </w:rP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2&lt;/sup&gt;", "plainTextFormattedCitation" : "12", "previouslyFormattedCitation" : "&lt;sup&gt;12&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4D3AE0" w:rsidRPr="004D3AE0">
        <w:rPr>
          <w:rStyle w:val="normaltextrun"/>
          <w:rFonts w:ascii="Calibri" w:hAnsi="Calibri"/>
          <w:noProof/>
          <w:color w:val="000000"/>
          <w:shd w:val="clear" w:color="auto" w:fill="FFFFFF"/>
          <w:vertAlign w:val="superscript"/>
        </w:rPr>
        <w:t>12</w:t>
      </w:r>
      <w:r w:rsidR="00A52432">
        <w:rPr>
          <w:rStyle w:val="normaltextrun"/>
          <w:rFonts w:ascii="Calibri" w:hAnsi="Calibri"/>
          <w:color w:val="000000"/>
          <w:shd w:val="clear" w:color="auto" w:fill="FFFFFF"/>
        </w:rPr>
        <w:fldChar w:fldCharType="end"/>
      </w:r>
      <w:r>
        <w:rPr>
          <w:rStyle w:val="normaltextrun"/>
          <w:rFonts w:ascii="Calibri" w:hAnsi="Calibri"/>
          <w:color w:val="000000"/>
          <w:shd w:val="clear" w:color="auto" w:fill="FFFFFF"/>
        </w:rPr>
        <w:t xml:space="preserve">. In addition, specialized instrument sets have been developed </w:t>
      </w:r>
      <w:r w:rsidR="005903F4">
        <w:rPr>
          <w:rStyle w:val="normaltextrun"/>
          <w:rFonts w:ascii="Calibri" w:hAnsi="Calibri"/>
          <w:color w:val="000000"/>
          <w:shd w:val="clear" w:color="auto" w:fill="FFFFFF"/>
        </w:rPr>
        <w:t xml:space="preserve">specifically </w:t>
      </w:r>
      <w:r>
        <w:rPr>
          <w:rStyle w:val="normaltextrun"/>
          <w:rFonts w:ascii="Calibri" w:hAnsi="Calibri"/>
          <w:color w:val="000000"/>
          <w:shd w:val="clear" w:color="auto" w:fill="FFFFFF"/>
        </w:rPr>
        <w:t>to improve bleeding management in TEES</w:t>
      </w:r>
      <w:r w:rsidR="007B039D">
        <w:rPr>
          <w:rStyle w:val="normaltextrun"/>
          <w:rFonts w:ascii="Calibri" w:hAnsi="Calibri"/>
          <w:color w:val="000000"/>
          <w:shd w:val="clear" w:color="auto" w:fill="FFFFFF"/>
        </w:rPr>
        <w:t>,</w:t>
      </w:r>
      <w:r>
        <w:rPr>
          <w:rStyle w:val="normaltextrun"/>
          <w:rFonts w:ascii="Calibri" w:hAnsi="Calibri"/>
          <w:color w:val="000000"/>
          <w:shd w:val="clear" w:color="auto" w:fill="FFFFFF"/>
        </w:rPr>
        <w:t xml:space="preserve"> incorporat</w:t>
      </w:r>
      <w:r w:rsidR="008B0C08">
        <w:rPr>
          <w:rStyle w:val="normaltextrun"/>
          <w:rFonts w:ascii="Calibri" w:hAnsi="Calibri"/>
          <w:color w:val="000000"/>
          <w:shd w:val="clear" w:color="auto" w:fill="FFFFFF"/>
        </w:rPr>
        <w:t>ing</w:t>
      </w:r>
      <w:r>
        <w:rPr>
          <w:rStyle w:val="normaltextrun"/>
          <w:rFonts w:ascii="Calibri" w:hAnsi="Calibri"/>
          <w:color w:val="000000"/>
          <w:shd w:val="clear" w:color="auto" w:fill="FFFFFF"/>
        </w:rPr>
        <w:t xml:space="preserve"> a functional tip with a </w:t>
      </w:r>
      <w:r w:rsidR="008B0C08">
        <w:rPr>
          <w:rStyle w:val="normaltextrun"/>
          <w:rFonts w:ascii="Calibri" w:hAnsi="Calibri"/>
          <w:color w:val="000000"/>
          <w:shd w:val="clear" w:color="auto" w:fill="FFFFFF"/>
        </w:rPr>
        <w:t xml:space="preserve">rotatable </w:t>
      </w:r>
      <w:r>
        <w:rPr>
          <w:rStyle w:val="normaltextrun"/>
          <w:rFonts w:ascii="Calibri" w:hAnsi="Calibri"/>
          <w:color w:val="000000"/>
          <w:shd w:val="clear" w:color="auto" w:fill="FFFFFF"/>
        </w:rPr>
        <w:t>suction shaft to allow for cutting, dissect</w:t>
      </w:r>
      <w:r w:rsidR="008B0C08">
        <w:rPr>
          <w:rStyle w:val="normaltextrun"/>
          <w:rFonts w:ascii="Calibri" w:hAnsi="Calibri"/>
          <w:color w:val="000000"/>
          <w:shd w:val="clear" w:color="auto" w:fill="FFFFFF"/>
        </w:rPr>
        <w:t>ion</w:t>
      </w:r>
      <w:r>
        <w:rPr>
          <w:rStyle w:val="normaltextrun"/>
          <w:rFonts w:ascii="Calibri" w:hAnsi="Calibri"/>
          <w:color w:val="000000"/>
          <w:shd w:val="clear" w:color="auto" w:fill="FFFFFF"/>
        </w:rPr>
        <w:t xml:space="preserve"> or </w:t>
      </w:r>
      <w:r w:rsidR="008B0C08">
        <w:rPr>
          <w:rStyle w:val="normaltextrun"/>
          <w:rFonts w:ascii="Calibri" w:hAnsi="Calibri"/>
          <w:color w:val="000000"/>
          <w:shd w:val="clear" w:color="auto" w:fill="FFFFFF"/>
        </w:rPr>
        <w:t xml:space="preserve">tissue </w:t>
      </w:r>
      <w:r>
        <w:rPr>
          <w:rStyle w:val="normaltextrun"/>
          <w:rFonts w:ascii="Calibri" w:hAnsi="Calibri"/>
          <w:color w:val="000000"/>
          <w:shd w:val="clear" w:color="auto" w:fill="FFFFFF"/>
        </w:rPr>
        <w:t>elevati</w:t>
      </w:r>
      <w:r w:rsidR="008B0C08">
        <w:rPr>
          <w:rStyle w:val="normaltextrun"/>
          <w:rFonts w:ascii="Calibri" w:hAnsi="Calibri"/>
          <w:color w:val="000000"/>
          <w:shd w:val="clear" w:color="auto" w:fill="FFFFFF"/>
        </w:rPr>
        <w:t>on</w:t>
      </w:r>
      <w:r>
        <w:rPr>
          <w:rStyle w:val="normaltextrun"/>
          <w:rFonts w:ascii="Calibri" w:hAnsi="Calibri"/>
          <w:color w:val="000000"/>
          <w:shd w:val="clear" w:color="auto" w:fill="FFFFFF"/>
        </w:rPr>
        <w:t xml:space="preserve"> while suctioning</w:t>
      </w:r>
      <w:r w:rsidR="00A52432">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3</w:t>
      </w:r>
      <w:r w:rsidR="00A52432">
        <w:rPr>
          <w:rStyle w:val="normaltextrun"/>
          <w:rFonts w:ascii="Calibri" w:hAnsi="Calibri"/>
          <w:color w:val="000000"/>
          <w:shd w:val="clear" w:color="auto" w:fill="FFFFFF"/>
        </w:rPr>
        <w:fldChar w:fldCharType="end"/>
      </w:r>
      <w:r>
        <w:rPr>
          <w:rStyle w:val="normaltextrun"/>
          <w:rFonts w:ascii="Calibri" w:hAnsi="Calibri"/>
          <w:color w:val="000000"/>
          <w:shd w:val="clear" w:color="auto" w:fill="FFFFFF"/>
        </w:rPr>
        <w:t xml:space="preserve">. Previous studies have identified management of intraoperative bleeding as a significant challenge faced </w:t>
      </w:r>
      <w:r w:rsidR="008B0C08">
        <w:rPr>
          <w:rStyle w:val="normaltextrun"/>
          <w:rFonts w:ascii="Calibri" w:hAnsi="Calibri"/>
          <w:color w:val="000000"/>
          <w:shd w:val="clear" w:color="auto" w:fill="FFFFFF"/>
        </w:rPr>
        <w:t>in</w:t>
      </w:r>
      <w:r>
        <w:rPr>
          <w:rStyle w:val="normaltextrun"/>
          <w:rFonts w:ascii="Calibri" w:hAnsi="Calibri"/>
          <w:color w:val="000000"/>
          <w:shd w:val="clear" w:color="auto" w:fill="FFFFFF"/>
        </w:rPr>
        <w:t xml:space="preserve"> TEES </w:t>
      </w:r>
      <w:r w:rsidR="00A52432">
        <w:rPr>
          <w:rStyle w:val="normaltextrun"/>
          <w:rFonts w:ascii="Calibri" w:hAnsi="Calibri"/>
          <w:color w:val="000000"/>
          <w:shd w:val="clear" w:color="auto" w:fill="FFFFFF"/>
        </w:rPr>
        <w:fldChar w:fldCharType="begin" w:fldLock="1"/>
      </w:r>
      <w:r w:rsidR="00E30A1A">
        <w:rPr>
          <w:rStyle w:val="normaltextrun"/>
          <w:rFonts w:ascii="Calibri" w:hAnsi="Calibri"/>
          <w:color w:val="000000"/>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E30A1A" w:rsidRPr="0081349D">
        <w:rPr>
          <w:rStyle w:val="normaltextrun"/>
          <w:rFonts w:ascii="Calibri" w:hAnsi="Calibri"/>
          <w:noProof/>
          <w:color w:val="000000"/>
          <w:shd w:val="clear" w:color="auto" w:fill="FFFFFF"/>
          <w:vertAlign w:val="superscript"/>
        </w:rPr>
        <w:t>3</w:t>
      </w:r>
      <w:r w:rsidR="00A52432">
        <w:rPr>
          <w:rStyle w:val="normaltextrun"/>
          <w:rFonts w:ascii="Calibri" w:hAnsi="Calibri"/>
          <w:color w:val="000000"/>
          <w:shd w:val="clear" w:color="auto" w:fill="FFFFFF"/>
        </w:rPr>
        <w:fldChar w:fldCharType="end"/>
      </w:r>
      <w:r w:rsidR="00E30A1A" w:rsidRPr="0081349D">
        <w:rPr>
          <w:rStyle w:val="normaltextrun"/>
          <w:rFonts w:ascii="Calibri" w:hAnsi="Calibri"/>
          <w:color w:val="000000"/>
          <w:shd w:val="clear" w:color="auto" w:fill="FFFFFF"/>
          <w:vertAlign w:val="superscript"/>
        </w:rPr>
        <w:t>,</w:t>
      </w:r>
      <w:r w:rsidR="00A52432">
        <w:rPr>
          <w:rStyle w:val="normaltextrun"/>
          <w:rFonts w:ascii="Calibri" w:hAnsi="Calibri"/>
          <w:color w:val="000000"/>
          <w:shd w:val="clear" w:color="auto" w:fill="FFFFFF"/>
        </w:rPr>
        <w:fldChar w:fldCharType="begin" w:fldLock="1"/>
      </w:r>
      <w:r w:rsidR="00E30A1A">
        <w:rPr>
          <w:rStyle w:val="normaltextrun"/>
          <w:rFonts w:ascii="Calibri" w:hAnsi="Calibri"/>
          <w:color w:val="000000"/>
          <w:shd w:val="clear" w:color="auto" w:fill="FFFFFF"/>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E30A1A" w:rsidRPr="0081349D">
        <w:rPr>
          <w:rStyle w:val="normaltextrun"/>
          <w:rFonts w:ascii="Calibri" w:hAnsi="Calibri"/>
          <w:noProof/>
          <w:color w:val="000000"/>
          <w:shd w:val="clear" w:color="auto" w:fill="FFFFFF"/>
          <w:vertAlign w:val="superscript"/>
        </w:rPr>
        <w:t>4</w:t>
      </w:r>
      <w:r w:rsidR="00A52432">
        <w:rPr>
          <w:rStyle w:val="normaltextrun"/>
          <w:rFonts w:ascii="Calibri" w:hAnsi="Calibri"/>
          <w:color w:val="000000"/>
          <w:shd w:val="clear" w:color="auto" w:fill="FFFFFF"/>
        </w:rPr>
        <w:fldChar w:fldCharType="end"/>
      </w:r>
      <w:r w:rsidR="00E30A1A" w:rsidRPr="0081349D">
        <w:rPr>
          <w:rStyle w:val="normaltextrun"/>
          <w:rFonts w:ascii="Calibri" w:hAnsi="Calibri"/>
          <w:color w:val="000000"/>
          <w:shd w:val="clear" w:color="auto" w:fill="FFFFFF"/>
          <w:vertAlign w:val="superscript"/>
        </w:rPr>
        <w:t>,</w:t>
      </w:r>
      <w:r w:rsidR="00A52432">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lt;sup&gt;5&lt;/sup&gt;", "plainTextFormattedCitation" : "5", "previouslyFormattedCitation" : "&lt;sup&gt;5&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5</w:t>
      </w:r>
      <w:r w:rsidR="00A52432">
        <w:rPr>
          <w:rStyle w:val="normaltextrun"/>
          <w:rFonts w:ascii="Calibri" w:hAnsi="Calibri"/>
          <w:color w:val="000000"/>
          <w:shd w:val="clear" w:color="auto" w:fill="FFFFFF"/>
        </w:rPr>
        <w:fldChar w:fldCharType="end"/>
      </w:r>
      <w:r w:rsidR="0081349D" w:rsidRPr="0081349D">
        <w:rPr>
          <w:rStyle w:val="normaltextrun"/>
          <w:rFonts w:ascii="Calibri" w:hAnsi="Calibri"/>
          <w:color w:val="000000"/>
          <w:shd w:val="clear" w:color="auto" w:fill="FFFFFF"/>
          <w:vertAlign w:val="superscript"/>
        </w:rPr>
        <w:t>,</w:t>
      </w:r>
      <w:r w:rsidR="00A52432">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6</w:t>
      </w:r>
      <w:r w:rsidR="00A52432">
        <w:rPr>
          <w:rStyle w:val="normaltextrun"/>
          <w:rFonts w:ascii="Calibri" w:hAnsi="Calibri"/>
          <w:color w:val="000000"/>
          <w:shd w:val="clear" w:color="auto" w:fill="FFFFFF"/>
        </w:rPr>
        <w:fldChar w:fldCharType="end"/>
      </w:r>
      <w:r w:rsidR="0081349D" w:rsidRPr="0081349D">
        <w:rPr>
          <w:rStyle w:val="normaltextrun"/>
          <w:rFonts w:ascii="Calibri" w:hAnsi="Calibri"/>
          <w:color w:val="000000"/>
          <w:shd w:val="clear" w:color="auto" w:fill="FFFFFF"/>
          <w:vertAlign w:val="superscript"/>
        </w:rPr>
        <w:t>,</w:t>
      </w:r>
      <w:r w:rsidR="00A52432">
        <w:rPr>
          <w:rStyle w:val="normaltextrun"/>
          <w:rFonts w:ascii="Calibri" w:hAnsi="Calibri"/>
          <w:color w:val="000000"/>
          <w:shd w:val="clear" w:color="auto" w:fill="FFFFFF"/>
        </w:rPr>
        <w:fldChar w:fldCharType="begin" w:fldLock="1"/>
      </w:r>
      <w:r w:rsidR="004D3AE0">
        <w:rPr>
          <w:rStyle w:val="normaltextrun"/>
          <w:rFonts w:ascii="Calibri" w:hAnsi="Calibri"/>
          <w:color w:val="000000"/>
          <w:shd w:val="clear" w:color="auto" w:fill="FFFFFF"/>
        </w:rP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2&lt;/sup&gt;", "plainTextFormattedCitation" : "12", "previouslyFormattedCitation" : "&lt;sup&gt;12&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4D3AE0" w:rsidRPr="004D3AE0">
        <w:rPr>
          <w:rStyle w:val="normaltextrun"/>
          <w:rFonts w:ascii="Calibri" w:hAnsi="Calibri"/>
          <w:noProof/>
          <w:color w:val="000000"/>
          <w:shd w:val="clear" w:color="auto" w:fill="FFFFFF"/>
          <w:vertAlign w:val="superscript"/>
        </w:rPr>
        <w:t>12</w:t>
      </w:r>
      <w:r w:rsidR="00A52432">
        <w:rPr>
          <w:rStyle w:val="normaltextrun"/>
          <w:rFonts w:ascii="Calibri" w:hAnsi="Calibri"/>
          <w:color w:val="000000"/>
          <w:shd w:val="clear" w:color="auto" w:fill="FFFFFF"/>
        </w:rPr>
        <w:fldChar w:fldCharType="end"/>
      </w:r>
      <w:r>
        <w:rPr>
          <w:rStyle w:val="normaltextrun"/>
          <w:rFonts w:ascii="Calibri" w:hAnsi="Calibri"/>
          <w:color w:val="000000"/>
          <w:shd w:val="clear" w:color="auto" w:fill="FFFFFF"/>
        </w:rPr>
        <w:t>.</w:t>
      </w:r>
      <w:r w:rsidR="00B90DE6">
        <w:rPr>
          <w:rStyle w:val="normaltextrun"/>
          <w:rFonts w:ascii="Calibri" w:hAnsi="Calibri"/>
          <w:color w:val="000000"/>
          <w:shd w:val="clear" w:color="auto" w:fill="FFFFFF"/>
        </w:rPr>
        <w:t xml:space="preserve"> Our study confirms that this is a challenge with a significant degree of need on visual analog scales. Interestingly, despite that fact specialized TEES instrument sets are specifically designed to address this challenge, the degree of need for </w:t>
      </w:r>
      <w:r w:rsidR="007B039D">
        <w:rPr>
          <w:rStyle w:val="normaltextrun"/>
          <w:rFonts w:ascii="Calibri" w:hAnsi="Calibri"/>
          <w:color w:val="000000"/>
          <w:shd w:val="clear" w:color="auto" w:fill="FFFFFF"/>
        </w:rPr>
        <w:t xml:space="preserve">surgeons </w:t>
      </w:r>
      <w:r w:rsidR="00B90DE6">
        <w:rPr>
          <w:rStyle w:val="normaltextrun"/>
          <w:rFonts w:ascii="Calibri" w:hAnsi="Calibri"/>
          <w:color w:val="000000"/>
          <w:shd w:val="clear" w:color="auto" w:fill="FFFFFF"/>
        </w:rPr>
        <w:t xml:space="preserve">who used specialized TEES instrument sets was not significantly different from </w:t>
      </w:r>
      <w:r w:rsidR="007B039D">
        <w:rPr>
          <w:rStyle w:val="normaltextrun"/>
          <w:rFonts w:ascii="Calibri" w:hAnsi="Calibri"/>
          <w:color w:val="000000"/>
          <w:shd w:val="clear" w:color="auto" w:fill="FFFFFF"/>
        </w:rPr>
        <w:t xml:space="preserve">surgeons </w:t>
      </w:r>
      <w:r w:rsidR="00B90DE6">
        <w:rPr>
          <w:rStyle w:val="normaltextrun"/>
          <w:rFonts w:ascii="Calibri" w:hAnsi="Calibri"/>
          <w:color w:val="000000"/>
          <w:shd w:val="clear" w:color="auto" w:fill="FFFFFF"/>
        </w:rPr>
        <w:t xml:space="preserve">who did not. </w:t>
      </w:r>
      <w:r w:rsidR="008B0C08">
        <w:rPr>
          <w:rStyle w:val="normaltextrun"/>
          <w:rFonts w:ascii="Calibri" w:hAnsi="Calibri"/>
          <w:color w:val="000000"/>
          <w:shd w:val="clear" w:color="auto" w:fill="FFFFFF"/>
        </w:rPr>
        <w:t>Th</w:t>
      </w:r>
      <w:r w:rsidR="008B0C08">
        <w:t xml:space="preserve">e majority of </w:t>
      </w:r>
      <w:proofErr w:type="spellStart"/>
      <w:r w:rsidR="008B0C08">
        <w:t>qualtitative</w:t>
      </w:r>
      <w:proofErr w:type="spellEnd"/>
      <w:r w:rsidR="00B5360D">
        <w:t xml:space="preserve"> comments </w:t>
      </w:r>
      <w:r w:rsidR="008B0C08">
        <w:t>also reported</w:t>
      </w:r>
      <w:r w:rsidR="00DB381F">
        <w:t xml:space="preserve"> that an instrument combining suction</w:t>
      </w:r>
      <w:r w:rsidR="00B5360D">
        <w:t xml:space="preserve"> with</w:t>
      </w:r>
      <w:r w:rsidR="00DB381F">
        <w:t xml:space="preserve"> another</w:t>
      </w:r>
      <w:r w:rsidR="007B039D">
        <w:t xml:space="preserve"> </w:t>
      </w:r>
      <w:r w:rsidR="00DB381F">
        <w:t>functionality</w:t>
      </w:r>
      <w:r w:rsidR="00B5360D">
        <w:t xml:space="preserve">, </w:t>
      </w:r>
      <w:r w:rsidR="00DB381F">
        <w:t>such as</w:t>
      </w:r>
      <w:r w:rsidR="00B5360D">
        <w:t xml:space="preserve"> dissecting, cauterizing </w:t>
      </w:r>
      <w:r w:rsidR="00DB381F">
        <w:t>or</w:t>
      </w:r>
      <w:r w:rsidR="00B5360D">
        <w:t xml:space="preserve"> reaching</w:t>
      </w:r>
      <w:r w:rsidR="008B0C08">
        <w:t xml:space="preserve"> deeper into the ear</w:t>
      </w:r>
      <w:r w:rsidR="00B5360D">
        <w:t xml:space="preserve">, would be beneficial for TEES. </w:t>
      </w:r>
    </w:p>
    <w:p w14:paraId="654E0130" w14:textId="77777777" w:rsidR="008D0425" w:rsidRDefault="008D0425" w:rsidP="00586262">
      <w:pPr>
        <w:pStyle w:val="Heading2"/>
        <w:spacing w:line="360" w:lineRule="auto"/>
        <w:rPr>
          <w:lang w:val="en-CA"/>
        </w:rPr>
      </w:pPr>
    </w:p>
    <w:p w14:paraId="7C908053" w14:textId="77777777" w:rsidR="006A2E95" w:rsidRPr="006A2E95" w:rsidRDefault="00D6768F" w:rsidP="00586262">
      <w:pPr>
        <w:pStyle w:val="Heading3"/>
        <w:spacing w:line="360" w:lineRule="auto"/>
        <w:rPr>
          <w:lang w:val="en-CA"/>
        </w:rPr>
      </w:pPr>
      <w:r>
        <w:rPr>
          <w:lang w:val="en-CA"/>
        </w:rPr>
        <w:t>Endoscope technology</w:t>
      </w:r>
    </w:p>
    <w:p w14:paraId="4E97F3F3" w14:textId="41B059FC" w:rsidR="00E72A3B" w:rsidRDefault="00753878" w:rsidP="00586262">
      <w:pPr>
        <w:spacing w:line="360" w:lineRule="auto"/>
        <w:ind w:firstLine="720"/>
      </w:pPr>
      <w:r>
        <w:t xml:space="preserve">Keeping the endoscope lens clean was identified as the challenge with the second lowest degree of need in our survey, however, the mean degree of need still exceeded 60%. </w:t>
      </w:r>
      <w:r w:rsidR="00EE3C40">
        <w:t>Fogging</w:t>
      </w:r>
      <w:r w:rsidR="000B67EC">
        <w:t xml:space="preserve"> and smearing of the endoscope tip is a </w:t>
      </w:r>
      <w:r w:rsidR="00EE3C40">
        <w:t>challenge</w:t>
      </w:r>
      <w:r w:rsidR="007B039D">
        <w:t xml:space="preserve"> </w:t>
      </w:r>
      <w:r w:rsidR="008B0C08">
        <w:t xml:space="preserve">during </w:t>
      </w:r>
      <w:r w:rsidR="000B67EC">
        <w:t>TEES</w:t>
      </w:r>
      <w:r w:rsidR="00522314">
        <w:t xml:space="preserve"> </w:t>
      </w:r>
      <w:r w:rsidR="008B0C08">
        <w:t xml:space="preserve">making </w:t>
      </w:r>
      <w:r w:rsidR="00EE3C40">
        <w:t xml:space="preserve">surgeons pause surgery, remove the </w:t>
      </w:r>
      <w:r w:rsidR="008B0C08">
        <w:t>endoscope from the ear</w:t>
      </w:r>
      <w:r w:rsidR="00EE3C40">
        <w:t xml:space="preserve"> and wipe it clean on a defog pad periodically</w:t>
      </w:r>
      <w:r w:rsidR="00A52432">
        <w:fldChar w:fldCharType="begin" w:fldLock="1"/>
      </w:r>
      <w:r w:rsidR="00B453AD">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A52432">
        <w:fldChar w:fldCharType="separate"/>
      </w:r>
      <w:r w:rsidR="00B453AD" w:rsidRPr="00B453AD">
        <w:rPr>
          <w:noProof/>
          <w:vertAlign w:val="superscript"/>
        </w:rPr>
        <w:t>3</w:t>
      </w:r>
      <w:r w:rsidR="00A52432">
        <w:fldChar w:fldCharType="end"/>
      </w:r>
      <w:r w:rsidR="00947EEF" w:rsidRPr="00947EEF">
        <w:rPr>
          <w:vertAlign w:val="superscript"/>
        </w:rPr>
        <w:t>,</w:t>
      </w:r>
      <w:r w:rsidR="00A52432">
        <w:fldChar w:fldCharType="begin" w:fldLock="1"/>
      </w:r>
      <w:r w:rsidR="004D3AE0">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2&lt;/sup&gt;", "plainTextFormattedCitation" : "12", "previouslyFormattedCitation" : "&lt;sup&gt;12&lt;/sup&gt;" }, "properties" : { "noteIndex" : 0 }, "schema" : "https://github.com/citation-style-language/schema/raw/master/csl-citation.json" }</w:instrText>
      </w:r>
      <w:r w:rsidR="00A52432">
        <w:fldChar w:fldCharType="separate"/>
      </w:r>
      <w:r w:rsidR="004D3AE0" w:rsidRPr="004D3AE0">
        <w:rPr>
          <w:noProof/>
          <w:vertAlign w:val="superscript"/>
        </w:rPr>
        <w:t>12</w:t>
      </w:r>
      <w:r w:rsidR="00A52432">
        <w:fldChar w:fldCharType="end"/>
      </w:r>
      <w:r w:rsidR="000B67EC">
        <w:t xml:space="preserve">. This </w:t>
      </w:r>
      <w:r w:rsidR="00F72A2B">
        <w:t>can be time consuming</w:t>
      </w:r>
      <w:r w:rsidR="00E72A3B">
        <w:t>.</w:t>
      </w:r>
      <w:r w:rsidR="007E48C5">
        <w:t xml:space="preserve"> </w:t>
      </w:r>
      <w:r w:rsidR="007B039D">
        <w:t xml:space="preserve">On the other hand, frequent removal of the endoscope from the field may </w:t>
      </w:r>
      <w:r>
        <w:t>be beneficial in preventing heat</w:t>
      </w:r>
      <w:r w:rsidR="007B039D">
        <w:t>ing from the light so</w:t>
      </w:r>
      <w:r>
        <w:t>urce and</w:t>
      </w:r>
      <w:r w:rsidR="007B039D">
        <w:t>, thus, reducing the risk of thermal injury within the ear</w:t>
      </w:r>
      <w:ins w:id="137" w:author="Arushri Swarup" w:date="2017-09-23T19:05:00Z">
        <w:r w:rsidR="001B3242">
          <w:fldChar w:fldCharType="begin" w:fldLock="1"/>
        </w:r>
      </w:ins>
      <w:r w:rsidR="004D3AE0">
        <w:instrText>ADDIN CSL_CITATION { "citationItems" : [ { "id" : "ITEM-1", "itemData" : { "DOI" : "10.1002/lary.24666", "ISSN" : "15314995", "PMID" : "24604692", "abstract" : "OBJECTIVES/HYPOTHESIS: Although the theoretical risk of elevated temperatures during endoscopic ear surgery has been reported previously, neither temperature change nor heat distribution associated with the endoscope has been quantified. In this study, we measure temperature changes during rigid middle ear endoscopy in a human temporal bone model and investigate whether suction can act as a significant cooling mechanism.\\n\\nSTUDY DESIGN: Human temporal bone model of endoscopic middle ear surgery.\\n\\nMETHODS: Fresh human temporal bones were maintained at body temperature (\u223c 36\u00b0C). Temperature fluctuations were measured as a function of 1) distance between the tip of a 3-mm 0\u00b0 Hopkins rod and round window membrane, and 2) intensity of the light source. Infrared imaging determined the thermal gradient. For suction, a 20-Fr suction catheter was utilized.\\n\\nRESULTS: We found: 1) an endoscope maximally powered by a xenon or light-emitting diode light source resulted in a rapid temperature elevation up to 46\u00b0C within 0.5 to 1 mm from the tip of the endoscope within 30 to 124 seconds, 2) elevated temperatures occurred up to 8 mm from the endoscope tip; and 3) temperature decreased rapidly within 20 to 88 seconds of turning off the light source or applying suction.\\n\\nCONCLUSIONS: Our findings have direct implications for avoiding excessive temperature elevation in endoscopic ear surgery. We recommend: 1) using submaximal light intensity, 2) frequent repositioning of the endoscope, and 3) removing the endoscope to allow tissue cooling. Use of suction provides rapid cooling of the middle ear space and may be incorporated in the design of new instrumentation for prolonged dissection.", "author" : [ { "dropping-particle" : "", "family" : "Kozin", "given" : "Elliott D.", "non-dropping-particle" : "", "parse-names" : false, "suffix" : "" }, { "dropping-particle" : "", "family" : "Lehmann", "given" : "Ashton", "non-dropping-particle" : "", "parse-names" : false, "suffix" : "" }, { "dropping-particle" : "", "family" : "Carter", "given" : "Margaret", "non-dropping-particle" : "", "parse-names" : false, "suffix" : "" }, { "dropping-particle" : "", "family" : "Hight", "given" : "Ed", "non-dropping-particle" : "", "parse-names" : false, "suffix" : "" }, { "dropping-particle" : "", "family" : "Cohen", "given" : "Michael", "non-dropping-particle" : "", "parse-names" : false, "suffix" : "" }, { "dropping-particle" : "", "family" : "Nakajima", "given" : "Hideko H.", "non-dropping-particle" : "", "parse-names" : false, "suffix" : "" }, { "dropping-particle" : "", "family" : "Lee", "given" : "Daniel J.", "non-dropping-particle" : "", "parse-names" : false, "suffix" : "" } ], "container-title" : "Laryngoscope", "id" : "ITEM-1", "issue" : "8", "issued" : { "date-parts" : [ [ "2014" ] ] }, "page" : "332-339", "title" : "Thermal effects of endoscopy in a human temporal bone model: Implications for endoscopic ear surgery", "type" : "article-journal", "volume" : "124" }, "uris" : [ "http://www.mendeley.com/documents/?uuid=985f823e-deaf-4dfb-b62f-6f67a3599f47" ] } ], "mendeley" : { "formattedCitation" : "&lt;sup&gt;13&lt;/sup&gt;", "plainTextFormattedCitation" : "13", "previouslyFormattedCitation" : "&lt;sup&gt;13&lt;/sup&gt;" }, "properties" : { "noteIndex" : 0 }, "schema" : "https://github.com/citation-style-language/schema/raw/master/csl-citation.json" }</w:instrText>
      </w:r>
      <w:r w:rsidR="001B3242">
        <w:fldChar w:fldCharType="separate"/>
      </w:r>
      <w:r w:rsidR="004D3AE0" w:rsidRPr="004D3AE0">
        <w:rPr>
          <w:noProof/>
          <w:vertAlign w:val="superscript"/>
        </w:rPr>
        <w:t>13</w:t>
      </w:r>
      <w:ins w:id="138" w:author="Arushri Swarup" w:date="2017-09-23T19:05:00Z">
        <w:r w:rsidR="001B3242">
          <w:fldChar w:fldCharType="end"/>
        </w:r>
      </w:ins>
      <w:r w:rsidR="007B039D">
        <w:t xml:space="preserve">. </w:t>
      </w:r>
    </w:p>
    <w:p w14:paraId="36769E99" w14:textId="7AB0563B" w:rsidR="00D6768F" w:rsidRDefault="005B4FB5" w:rsidP="00586262">
      <w:pPr>
        <w:spacing w:line="360" w:lineRule="auto"/>
        <w:ind w:firstLine="720"/>
      </w:pPr>
      <w:r>
        <w:t xml:space="preserve"> A minority of</w:t>
      </w:r>
      <w:r w:rsidR="00D6768F">
        <w:t xml:space="preserve"> respondents to the survey indicated that an endoscope holder might be advantageous to allow two-handed surgery.</w:t>
      </w:r>
      <w:r>
        <w:t xml:space="preserve"> While some surgeons promote this approach</w:t>
      </w:r>
      <w:ins w:id="139" w:author="Arushri Swarup" w:date="2017-09-23T19:14:00Z">
        <w:r w:rsidR="007175C0">
          <w:fldChar w:fldCharType="begin" w:fldLock="1"/>
        </w:r>
      </w:ins>
      <w:r w:rsidR="004D3AE0">
        <w:instrText>ADDIN CSL_CITATION { "citationItems" : [ { "id" : "ITEM-1", "itemData" : { "DOI" : "10.1002/lary.25760", "ISSN" : "15314995", "PMID" : "26535476", "abstract" : "OBJECTIVES/HYPOTHESIS: Endoscopic ear surgery provides a minimally invasive approach to the middle ear. The disadvantage of endoscopic ear surgery is that it is a single-handed surgical technique. The nondominant hand of the surgeon is utilized for holding and manipulating the endoscope. This necessitated the need for the development of an endoscope holder that would allow both hands to be free for surgical manipulation. The aim of this article is to report our preliminary experience using our newly designed and developed endoscope holder, which allowed us to perform cartilage tympanoplasty utilizing both hands for surgery.\\n\\nSTUDY DESIGN: Retrospective nonrandomized clinical study.\\n\\nMETHODS: The endoscope holder was designed and developed to aid in endoscopic ear surgery and to overcome the disadvantage of single-handed endoscopic surgery. The design of the endoscope holder is described in detail, along with instructions on how it can be used. A total of 179 endoscope holder-assisted cartilage tympanoplasties were performed to evaluate the feasibility of a two-handed technique and to evaluate the results of surgery.\\n\\nRESULTS: In an early follow-up period ranging from 6 to 20 months, the graft take was seen in 174 ears, with one residual perforation and four recurrent perforations, giving a success rate of 97%. The endoscope holder eliminates the disadvantages of single-handed surgery and is a good option for those who wish to perform endoscopic ear surgery using both hands.\\n\\nCONCLUSION: The study reports the successful application and use of the endoscope holder in a two-handed technique of endoscopic tympanoplasty.\\n\\nLEVEL OF EVIDENCE: 4. Laryngoscope, 2015.", "author" : [ { "dropping-particle" : "", "family" : "Khan", "given" : "Mubarak M.", "non-dropping-particle" : "", "parse-names" : false, "suffix" : "" }, { "dropping-particle" : "", "family" : "Parab", "given" : "Sapna R.", "non-dropping-particle" : "", "parse-names" : false, "suffix" : "" } ], "container-title" : "Laryngoscope", "id" : "ITEM-1", "issue" : "8", "issued" : { "date-parts" : [ [ "2016" ] ] }, "page" : "1893-1898", "title" : "Endoscopic cartilage tympanoplasty: A two-handed technique using an endoscope holder", "type" : "article-journal", "volume" : "126" }, "uris" : [ "http://www.mendeley.com/documents/?uuid=7b78c3e4-2b0a-408d-8ddf-47c3e29300e4" ] } ], "mendeley" : { "formattedCitation" : "&lt;sup&gt;14&lt;/sup&gt;", "plainTextFormattedCitation" : "14", "previouslyFormattedCitation" : "&lt;sup&gt;14&lt;/sup&gt;" }, "properties" : { "noteIndex" : 0 }, "schema" : "https://github.com/citation-style-language/schema/raw/master/csl-citation.json" }</w:instrText>
      </w:r>
      <w:r w:rsidR="007175C0">
        <w:fldChar w:fldCharType="separate"/>
      </w:r>
      <w:r w:rsidR="004D3AE0" w:rsidRPr="004D3AE0">
        <w:rPr>
          <w:noProof/>
          <w:vertAlign w:val="superscript"/>
        </w:rPr>
        <w:t>14</w:t>
      </w:r>
      <w:ins w:id="140" w:author="Arushri Swarup" w:date="2017-09-23T19:14:00Z">
        <w:r w:rsidR="007175C0">
          <w:fldChar w:fldCharType="end"/>
        </w:r>
      </w:ins>
      <w:ins w:id="141" w:author="Arushri Swarup" w:date="2017-09-25T10:57:00Z">
        <w:r w:rsidR="009A40C0" w:rsidRPr="009A40C0">
          <w:rPr>
            <w:vertAlign w:val="superscript"/>
            <w:rPrChange w:id="142" w:author="Arushri Swarup" w:date="2017-09-25T10:57:00Z">
              <w:rPr/>
            </w:rPrChange>
          </w:rPr>
          <w:t>,</w:t>
        </w:r>
      </w:ins>
      <w:ins w:id="143" w:author="Arushri Swarup" w:date="2017-09-25T10:58:00Z">
        <w:r w:rsidR="009A40C0">
          <w:fldChar w:fldCharType="begin" w:fldLock="1"/>
        </w:r>
      </w:ins>
      <w:r w:rsidR="009A40C0">
        <w:instrText>ADDIN CSL_CITATION { "citationItems" : [ { "id" : "ITEM-1", "itemData" : { "DOI" : "10.1016/j.ijporl.2017.03.017", "ISSN" : "18728464", "abstract" : "Objectives Endoscopic transcanal myringoplasty is a newly-introduced technique for reconstruction of tympanic membrane perforation that offers the advantage to obviate postauricular incision. The objective of this study was to evaluate the feasibility of a double-handed endoscope holder transcanal myringoplasty in children. This technique permits bimanual execution of the procedure and allows the surgeon to overcome the two significant issues of single-handed endoscope surgery, i.e. easy domination of a bloody field and smooth introduction of the graft. Methods A prospective non-randomized study of 10 consecutive primary endoscope holder-aided myringoplasties was performed; 3\u00a0mm or 4\u00a0mm 0\u00b0 rigid endoscopes were used. A xenograft, biologic soft tissue, was applied in all cases. Results All procedures were performed successfully. Duration of surgery was faster than with a single-handed procedure and varied between 20 and 60\u00a0min. The tympanic membrane healed successfully in all patients. Conclusions In this preliminary experience in children, a bimanual endoscopic holder-aided myringoplasty technique offers the possibility to overcome the obstacles encountered in a single-handed technique, since it can replicate the same concept of a bimanual microscopic approach and allow for easy management of a bloody field and introduction of the graft in the middle ear.", "author" : [ { "dropping-particle" : "", "family" : "Zinis", "given" : "L. O.Redaelli", "non-dropping-particle" : "De", "parse-names" : false, "suffix" : "" }, { "dropping-particle" : "", "family" : "Berlucchi", "given" : "M.", "non-dropping-particle" : "", "parse-names" : false, "suffix" : "" }, { "dropping-particle" : "", "family" : "Nassif", "given" : "N.", "non-dropping-particle" : "", "parse-names" : false, "suffix" : "" } ], "container-title" : "International Journal of Pediatric Otorhinolaryngology", "id" : "ITEM-1", "issued" : { "date-parts" : [ [ "2017" ] ] }, "page" : "127-130", "publisher" : "Elsevier Ltd", "title" : "Double-handed endoscopic myringoplasty with a holding system in children: Preliminary observations", "type" : "article-journal", "volume" : "96" }, "uris" : [ "http://www.mendeley.com/documents/?uuid=05b4ae80-5600-4018-ab18-0c0221b2c187" ] } ], "mendeley" : { "formattedCitation" : "&lt;sup&gt;15&lt;/sup&gt;", "plainTextFormattedCitation" : "15", "previouslyFormattedCitation" : "&lt;sup&gt;15&lt;/sup&gt;" }, "properties" : { "noteIndex" : 0 }, "schema" : "https://github.com/citation-style-language/schema/raw/master/csl-citation.json" }</w:instrText>
      </w:r>
      <w:r w:rsidR="009A40C0">
        <w:fldChar w:fldCharType="separate"/>
      </w:r>
      <w:r w:rsidR="009A40C0" w:rsidRPr="009A40C0">
        <w:rPr>
          <w:noProof/>
          <w:vertAlign w:val="superscript"/>
        </w:rPr>
        <w:t>15</w:t>
      </w:r>
      <w:ins w:id="144" w:author="Arushri Swarup" w:date="2017-09-25T10:58:00Z">
        <w:r w:rsidR="009A40C0">
          <w:fldChar w:fldCharType="end"/>
        </w:r>
        <w:r w:rsidR="009A40C0">
          <w:t xml:space="preserve"> </w:t>
        </w:r>
      </w:ins>
      <w:del w:id="145" w:author="Arushri Swarup" w:date="2017-09-25T10:58:00Z">
        <w:r w:rsidDel="009A40C0">
          <w:delText xml:space="preserve"> </w:delText>
        </w:r>
        <w:r w:rsidR="00A52432" w:rsidRPr="002C0E1B" w:rsidDel="009A40C0">
          <w:rPr>
            <w:highlight w:val="magenta"/>
          </w:rPr>
          <w:fldChar w:fldCharType="begin">
            <w:fldData xml:space="preserve">PEVuZE5vdGU+PENpdGU+PEF1dGhvcj5EZSBaaW5pczwvQXV0aG9yPjxZZWFyPjIwMTc8L1llYXI+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</w:fldData>
          </w:fldChar>
        </w:r>
        <w:r w:rsidR="001A4EC9" w:rsidRPr="007175C0" w:rsidDel="009A40C0">
          <w:rPr>
            <w:highlight w:val="magenta"/>
            <w:rPrChange w:id="146" w:author="Arushri Swarup" w:date="2017-09-23T19:17:00Z">
              <w:rPr/>
            </w:rPrChange>
          </w:rPr>
          <w:delInstrText xml:space="preserve"> ADDIN EN.CITE </w:delInstrText>
        </w:r>
        <w:r w:rsidR="00A52432" w:rsidRPr="002C0E1B" w:rsidDel="009A40C0">
          <w:rPr>
            <w:highlight w:val="magenta"/>
          </w:rPr>
          <w:fldChar w:fldCharType="begin">
            <w:fldData xml:space="preserve">PEVuZE5vdGU+PENpdGU+PEF1dGhvcj5EZSBaaW5pczwvQXV0aG9yPjxZZWFyPjIwMTc8L1llYXI+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</w:fldData>
          </w:fldChar>
        </w:r>
        <w:r w:rsidR="001A4EC9" w:rsidRPr="007175C0" w:rsidDel="009A40C0">
          <w:rPr>
            <w:highlight w:val="magenta"/>
            <w:rPrChange w:id="147" w:author="Arushri Swarup" w:date="2017-09-23T19:17:00Z">
              <w:rPr/>
            </w:rPrChange>
          </w:rPr>
          <w:delInstrText xml:space="preserve"> ADDIN EN.CITE.DATA </w:delInstrText>
        </w:r>
        <w:r w:rsidR="00A52432" w:rsidRPr="002C0E1B" w:rsidDel="009A40C0">
          <w:rPr>
            <w:highlight w:val="magenta"/>
          </w:rPr>
        </w:r>
        <w:r w:rsidR="00A52432" w:rsidRPr="002C0E1B" w:rsidDel="009A40C0">
          <w:rPr>
            <w:highlight w:val="magenta"/>
          </w:rPr>
          <w:fldChar w:fldCharType="end"/>
        </w:r>
        <w:r w:rsidR="00A52432" w:rsidRPr="002C0E1B" w:rsidDel="009A40C0">
          <w:rPr>
            <w:highlight w:val="magenta"/>
          </w:rPr>
        </w:r>
        <w:r w:rsidR="00A52432" w:rsidRPr="002C0E1B" w:rsidDel="009A40C0">
          <w:rPr>
            <w:highlight w:val="magenta"/>
          </w:rPr>
          <w:fldChar w:fldCharType="separate"/>
        </w:r>
        <w:r w:rsidR="001A4EC9" w:rsidRPr="007175C0" w:rsidDel="009A40C0">
          <w:rPr>
            <w:noProof/>
            <w:highlight w:val="magenta"/>
            <w:rPrChange w:id="148" w:author="Arushri Swarup" w:date="2017-09-23T19:17:00Z">
              <w:rPr>
                <w:noProof/>
              </w:rPr>
            </w:rPrChange>
          </w:rPr>
          <w:delText>(</w:delText>
        </w:r>
        <w:r w:rsidR="00F9718E" w:rsidRPr="002C0E1B" w:rsidDel="009A40C0">
          <w:rPr>
            <w:highlight w:val="magenta"/>
          </w:rPr>
          <w:fldChar w:fldCharType="begin"/>
        </w:r>
        <w:r w:rsidR="00F9718E" w:rsidRPr="007175C0" w:rsidDel="009A40C0">
          <w:rPr>
            <w:highlight w:val="magenta"/>
            <w:rPrChange w:id="149" w:author="Arushri Swarup" w:date="2017-09-23T19:17:00Z">
              <w:rPr/>
            </w:rPrChange>
          </w:rPr>
          <w:delInstrText xml:space="preserve"> HYPERLINK \l "_ENREF_4" \o "De Zinis, 2017 #6420" </w:delInstrText>
        </w:r>
        <w:r w:rsidR="00F9718E" w:rsidRPr="002C0E1B" w:rsidDel="009A40C0">
          <w:rPr>
            <w:highlight w:val="magenta"/>
          </w:rPr>
          <w:fldChar w:fldCharType="separate"/>
        </w:r>
        <w:r w:rsidR="001A4EC9" w:rsidRPr="007175C0" w:rsidDel="009A40C0">
          <w:rPr>
            <w:noProof/>
            <w:highlight w:val="magenta"/>
            <w:rPrChange w:id="150" w:author="Arushri Swarup" w:date="2017-09-23T19:17:00Z">
              <w:rPr>
                <w:noProof/>
              </w:rPr>
            </w:rPrChange>
          </w:rPr>
          <w:delText>4</w:delText>
        </w:r>
        <w:r w:rsidR="00F9718E" w:rsidRPr="002C0E1B" w:rsidDel="009A40C0">
          <w:rPr>
            <w:noProof/>
            <w:highlight w:val="magenta"/>
          </w:rPr>
          <w:fldChar w:fldCharType="end"/>
        </w:r>
      </w:del>
      <w:del w:id="151" w:author="Arushri Swarup" w:date="2017-09-23T19:15:00Z">
        <w:r w:rsidR="001A4EC9" w:rsidRPr="007175C0" w:rsidDel="007175C0">
          <w:rPr>
            <w:noProof/>
            <w:highlight w:val="magenta"/>
            <w:rPrChange w:id="152" w:author="Arushri Swarup" w:date="2017-09-23T19:17:00Z">
              <w:rPr>
                <w:noProof/>
              </w:rPr>
            </w:rPrChange>
          </w:rPr>
          <w:delText>,</w:delText>
        </w:r>
      </w:del>
      <w:del w:id="153" w:author="Arushri Swarup" w:date="2017-09-23T19:14:00Z">
        <w:r w:rsidR="001A4EC9" w:rsidRPr="007175C0" w:rsidDel="007175C0">
          <w:rPr>
            <w:noProof/>
            <w:highlight w:val="magenta"/>
            <w:rPrChange w:id="154" w:author="Arushri Swarup" w:date="2017-09-23T19:17:00Z">
              <w:rPr>
                <w:noProof/>
              </w:rPr>
            </w:rPrChange>
          </w:rPr>
          <w:delText xml:space="preserve"> </w:delText>
        </w:r>
        <w:r w:rsidR="00F9718E" w:rsidRPr="002C0E1B" w:rsidDel="007175C0">
          <w:rPr>
            <w:highlight w:val="magenta"/>
          </w:rPr>
          <w:fldChar w:fldCharType="begin"/>
        </w:r>
        <w:r w:rsidR="00F9718E" w:rsidRPr="007175C0" w:rsidDel="007175C0">
          <w:rPr>
            <w:highlight w:val="magenta"/>
            <w:rPrChange w:id="155" w:author="Arushri Swarup" w:date="2017-09-23T19:17:00Z">
              <w:rPr/>
            </w:rPrChange>
          </w:rPr>
          <w:delInstrText xml:space="preserve"> HYPERLINK \l "_ENREF_5" \o "Khan, 2016 #6423" </w:delInstrText>
        </w:r>
        <w:r w:rsidR="00F9718E" w:rsidRPr="002C0E1B" w:rsidDel="007175C0">
          <w:rPr>
            <w:highlight w:val="magenta"/>
          </w:rPr>
          <w:fldChar w:fldCharType="separate"/>
        </w:r>
        <w:r w:rsidR="001A4EC9" w:rsidRPr="007175C0" w:rsidDel="007175C0">
          <w:rPr>
            <w:noProof/>
            <w:highlight w:val="magenta"/>
            <w:rPrChange w:id="156" w:author="Arushri Swarup" w:date="2017-09-23T19:17:00Z">
              <w:rPr>
                <w:noProof/>
              </w:rPr>
            </w:rPrChange>
          </w:rPr>
          <w:delText>5</w:delText>
        </w:r>
        <w:r w:rsidR="00F9718E" w:rsidRPr="002C0E1B" w:rsidDel="007175C0">
          <w:rPr>
            <w:noProof/>
            <w:highlight w:val="magenta"/>
          </w:rPr>
          <w:fldChar w:fldCharType="end"/>
        </w:r>
      </w:del>
      <w:del w:id="157" w:author="Arushri Swarup" w:date="2017-09-25T10:58:00Z">
        <w:r w:rsidR="001A4EC9" w:rsidRPr="007175C0" w:rsidDel="009A40C0">
          <w:rPr>
            <w:noProof/>
            <w:highlight w:val="magenta"/>
            <w:rPrChange w:id="158" w:author="Arushri Swarup" w:date="2017-09-23T19:17:00Z">
              <w:rPr>
                <w:noProof/>
              </w:rPr>
            </w:rPrChange>
          </w:rPr>
          <w:delText>)</w:delText>
        </w:r>
        <w:r w:rsidR="00A52432" w:rsidRPr="002C0E1B" w:rsidDel="009A40C0">
          <w:rPr>
            <w:highlight w:val="magenta"/>
          </w:rPr>
          <w:fldChar w:fldCharType="end"/>
        </w:r>
        <w:r w:rsidR="00956383" w:rsidDel="009A40C0">
          <w:delText xml:space="preserve"> </w:delText>
        </w:r>
      </w:del>
      <w:r w:rsidR="00956383">
        <w:t xml:space="preserve">the majority of TEES surgeons have persisted with development of one-handed techniques. One major disadvantage of a static endoscope is small adjustments cannot readily be made to optimize </w:t>
      </w:r>
      <w:r w:rsidR="008B0C08">
        <w:t xml:space="preserve">the </w:t>
      </w:r>
      <w:r w:rsidR="00956383">
        <w:t>angle of view or to allow safe introduction and manipulation of instruments in the ear. Potential safety hazards include the risk of thermal injury</w:t>
      </w:r>
      <w:ins w:id="159" w:author="Arushri Swarup" w:date="2017-09-23T19:07:00Z">
        <w:r w:rsidR="001B3242">
          <w:fldChar w:fldCharType="begin" w:fldLock="1"/>
        </w:r>
      </w:ins>
      <w:r w:rsidR="004D3AE0">
        <w:instrText>ADDIN CSL_CITATION { "citationItems" : [ { "id" : "ITEM-1", "itemData" : { "DOI" : "10.1002/lary.24666", "ISSN" : "15314995", "PMID" : "24604692", "abstract" : "OBJECTIVES/HYPOTHESIS: Although the theoretical risk of elevated temperatures during endoscopic ear surgery has been reported previously, neither temperature change nor heat distribution associated with the endoscope has been quantified. In this study, we measure temperature changes during rigid middle ear endoscopy in a human temporal bone model and investigate whether suction can act as a significant cooling mechanism.\\n\\nSTUDY DESIGN: Human temporal bone model of endoscopic middle ear surgery.\\n\\nMETHODS: Fresh human temporal bones were maintained at body temperature (\u223c 36\u00b0C). Temperature fluctuations were measured as a function of 1) distance between the tip of a 3-mm 0\u00b0 Hopkins rod and round window membrane, and 2) intensity of the light source. Infrared imaging determined the thermal gradient. For suction, a 20-Fr suction catheter was utilized.\\n\\nRESULTS: We found: 1) an endoscope maximally powered by a xenon or light-emitting diode light source resulted in a rapid temperature elevation up to 46\u00b0C within 0.5 to 1 mm from the tip of the endoscope within 30 to 124 seconds, 2) elevated temperatures occurred up to 8 mm from the endoscope tip; and 3) temperature decreased rapidly within 20 to 88 seconds of turning off the light source or applying suction.\\n\\nCONCLUSIONS: Our findings have direct implications for avoiding excessive temperature elevation in endoscopic ear surgery. We recommend: 1) using submaximal light intensity, 2) frequent repositioning of the endoscope, and 3) removing the endoscope to allow tissue cooling. Use of suction provides rapid cooling of the middle ear space and may be incorporated in the design of new instrumentation for prolonged dissection.", "author" : [ { "dropping-particle" : "", "family" : "Kozin", "given" : "Elliott D.", "non-dropping-particle" : "", "parse-names" : false, "suffix" : "" }, { "dropping-particle" : "", "family" : "Lehmann", "given" : "Ashton", "non-dropping-particle" : "", "parse-names" : false, "suffix" : "" }, { "dropping-particle" : "", "family" : "Carter", "given" : "Margaret", "non-dropping-particle" : "", "parse-names" : false, "suffix" : "" }, { "dropping-particle" : "", "family" : "Hight", "given" : "Ed", "non-dropping-particle" : "", "parse-names" : false, "suffix" : "" }, { "dropping-particle" : "", "family" : "Cohen", "given" : "Michael", "non-dropping-particle" : "", "parse-names" : false, "suffix" : "" }, { "dropping-particle" : "", "family" : "Nakajima", "given" : "Hideko H.", "non-dropping-particle" : "", "parse-names" : false, "suffix" : "" }, { "dropping-particle" : "", "family" : "Lee", "given" : "Daniel J.", "non-dropping-particle" : "", "parse-names" : false, "suffix" : "" } ], "container-title" : "Laryngoscope", "id" : "ITEM-1", "issue" : "8", "issued" : { "date-parts" : [ [ "2014" ] ] }, "page" : "332-339", "title" : "Thermal effects of endoscopy in a human temporal bone model: Implications for endoscopic ear surgery", "type" : "article-journal", "volume" : "124" }, "uris" : [ "http://www.mendeley.com/documents/?uuid=985f823e-deaf-4dfb-b62f-6f67a3599f47" ] } ], "mendeley" : { "formattedCitation" : "&lt;sup&gt;13&lt;/sup&gt;", "plainTextFormattedCitation" : "13", "previouslyFormattedCitation" : "&lt;sup&gt;13&lt;/sup&gt;" }, "properties" : { "noteIndex" : 0 }, "schema" : "https://github.com/citation-style-language/schema/raw/master/csl-citation.json" }</w:instrText>
      </w:r>
      <w:r w:rsidR="001B3242">
        <w:fldChar w:fldCharType="separate"/>
      </w:r>
      <w:r w:rsidR="004D3AE0" w:rsidRPr="004D3AE0">
        <w:rPr>
          <w:noProof/>
          <w:vertAlign w:val="superscript"/>
        </w:rPr>
        <w:t>13</w:t>
      </w:r>
      <w:ins w:id="160" w:author="Arushri Swarup" w:date="2017-09-23T19:07:00Z">
        <w:r w:rsidR="001B3242">
          <w:fldChar w:fldCharType="end"/>
        </w:r>
      </w:ins>
      <w:del w:id="161" w:author="Arushri Swarup" w:date="2017-09-23T19:07:00Z">
        <w:r w:rsidR="00956383" w:rsidDel="001B3242">
          <w:delText xml:space="preserve"> </w:delText>
        </w:r>
        <w:r w:rsidR="00A52432" w:rsidDel="001B3242">
          <w:fldChar w:fldCharType="begin"/>
        </w:r>
        <w:r w:rsidR="001A4EC9" w:rsidDel="001B3242">
          <w:delInstrText xml:space="preserve"> ADDIN EN.CITE &lt;EndNote&gt;&lt;Cite&gt;&lt;Author&gt;Kozin&lt;/Author&gt;&lt;Year&gt;2014&lt;/Year&gt;&lt;RecNum&gt;5312&lt;/RecNum&gt;&lt;DisplayText&gt;(3)&lt;/DisplayText&gt;&lt;record&gt;&lt;rec-number&gt;5312&lt;/rec-number&gt;&lt;foreign-keys&gt;&lt;key app="EN" db-id="999xa5pf1ppe9ie2ta7v5008vsxvdxptxdfa"&gt;5312&lt;/key&gt;&lt;/foreign-keys&gt;&lt;ref-type name="Journal Article"&gt;17&lt;/ref-type&gt;&lt;contributors&gt;&lt;authors&gt;&lt;author&gt;Kozin, E. D.&lt;/author&gt;&lt;author&gt;Lehmann, A.&lt;/author&gt;&lt;author&gt;Carter, M.&lt;/author&gt;&lt;author&gt;Hight, E.&lt;/author&gt;&lt;author&gt;Cohen, M.&lt;/author&gt;&lt;author&gt;Nakajima, H. H.&lt;/author&gt;&lt;author&gt;Lee, D. J.&lt;/author&gt;&lt;/authors&gt;&lt;/contributors&gt;&lt;auth-address&gt;Department of Otology and Laryngology, Harvard Medical School, Boston, Massachusetts; Department of Otolaryngology-Head and Neck Surgery, Massachusetts Eye and Ear Infirmary, Boston, Massachusetts, U.S.A.&lt;/auth-address&gt;&lt;titles&gt;&lt;title&gt;Thermal effects of endoscopy in a human temporal bone model: implications for endoscopic ear surgery&lt;/title&gt;&lt;secondary-title&gt;Laryngoscope&lt;/secondary-title&gt;&lt;alt-title&gt;The Laryngoscope&lt;/alt-title&gt;&lt;/titles&gt;&lt;periodical&gt;&lt;full-title&gt;Laryngoscope&lt;/full-title&gt;&lt;/periodical&gt;&lt;pages&gt;E332-9&lt;/pages&gt;&lt;volume&gt;124&lt;/volume&gt;&lt;number&gt;8&lt;/number&gt;&lt;keywords&gt;&lt;keyword&gt;Ear, Middle/*surgery&lt;/keyword&gt;&lt;keyword&gt;*Endoscopy&lt;/keyword&gt;&lt;keyword&gt;*Hot Temperature&lt;/keyword&gt;&lt;keyword&gt;Humans&lt;/keyword&gt;&lt;keyword&gt;*Models, Anatomic&lt;/keyword&gt;&lt;keyword&gt;*Otologic Surgical Procedures&lt;/keyword&gt;&lt;keyword&gt;*Temporal Bone&lt;/keyword&gt;&lt;/keywords&gt;&lt;dates&gt;&lt;year&gt;2014&lt;/year&gt;&lt;pub-dates&gt;&lt;date&gt;Aug&lt;/date&gt;&lt;/pub-dates&gt;&lt;/dates&gt;&lt;isbn&gt;1531-4995 (Electronic)&amp;#xD;0023-852X (Linking)&lt;/isbn&gt;&lt;accession-num&gt;24604692&lt;/accession-num&gt;&lt;urls&gt;&lt;related-urls&gt;&lt;url&gt;http://www.ncbi.nlm.nih.gov/pubmed/24604692&lt;/url&gt;&lt;url&gt;http://www.ncbi.nlm.nih.gov/pmc/articles/PMC4465246/pdf/nihms697579.pdf&lt;/url&gt;&lt;/related-urls&gt;&lt;/urls&gt;&lt;custom2&gt;4465246&lt;/custom2&gt;&lt;electronic-resource-num&gt;10.1002/lary.24666&lt;/electronic-resource-num&gt;&lt;/record&gt;&lt;/Cite&gt;&lt;/EndNote&gt;</w:delInstrText>
        </w:r>
        <w:r w:rsidR="00A52432" w:rsidDel="001B3242">
          <w:fldChar w:fldCharType="separate"/>
        </w:r>
        <w:r w:rsidR="001A4EC9" w:rsidDel="001B3242">
          <w:rPr>
            <w:noProof/>
          </w:rPr>
          <w:delText>(</w:delText>
        </w:r>
        <w:r w:rsidR="00F9718E" w:rsidDel="001B3242">
          <w:fldChar w:fldCharType="begin"/>
        </w:r>
        <w:r w:rsidR="00F9718E" w:rsidDel="001B3242">
          <w:delInstrText xml:space="preserve"> HYPERLINK \l "_ENREF_3" \o "Kozin, 2014 #5312" </w:delInstrText>
        </w:r>
        <w:r w:rsidR="00F9718E" w:rsidDel="001B3242">
          <w:fldChar w:fldCharType="separate"/>
        </w:r>
        <w:r w:rsidR="001A4EC9" w:rsidDel="001B3242">
          <w:rPr>
            <w:noProof/>
          </w:rPr>
          <w:delText>3</w:delText>
        </w:r>
        <w:r w:rsidR="00F9718E" w:rsidDel="001B3242">
          <w:rPr>
            <w:noProof/>
          </w:rPr>
          <w:fldChar w:fldCharType="end"/>
        </w:r>
        <w:r w:rsidR="001A4EC9" w:rsidDel="001B3242">
          <w:rPr>
            <w:noProof/>
          </w:rPr>
          <w:delText>)</w:delText>
        </w:r>
        <w:r w:rsidR="00A52432" w:rsidDel="001B3242">
          <w:fldChar w:fldCharType="end"/>
        </w:r>
      </w:del>
      <w:r w:rsidR="00956383">
        <w:t xml:space="preserve"> or traumatic injury should inadvertent movement of the patient occur. Any further use and development of endoscope holders for TEES should take these limitations</w:t>
      </w:r>
      <w:r w:rsidR="00753878">
        <w:t xml:space="preserve"> and potential risks</w:t>
      </w:r>
      <w:r w:rsidR="00956383">
        <w:t xml:space="preserve"> into account.</w:t>
      </w:r>
    </w:p>
    <w:p w14:paraId="7FAF2DF1" w14:textId="77777777" w:rsidR="00E72A3B" w:rsidRDefault="00E72A3B" w:rsidP="00586262">
      <w:pPr>
        <w:spacing w:line="360" w:lineRule="auto"/>
        <w:ind w:firstLine="720"/>
      </w:pPr>
    </w:p>
    <w:p w14:paraId="7E8278FF" w14:textId="77777777" w:rsidR="008D0425" w:rsidRDefault="008D0425" w:rsidP="00586262">
      <w:pPr>
        <w:pStyle w:val="Heading2"/>
        <w:spacing w:line="360" w:lineRule="auto"/>
        <w:rPr>
          <w:lang w:val="en-CA"/>
        </w:rPr>
      </w:pPr>
    </w:p>
    <w:p w14:paraId="6E68D7FA" w14:textId="77777777" w:rsidR="00CA7146" w:rsidRPr="00CA7146" w:rsidRDefault="008D0425" w:rsidP="00586262">
      <w:pPr>
        <w:pStyle w:val="Heading3"/>
        <w:spacing w:line="360" w:lineRule="auto"/>
        <w:rPr>
          <w:lang w:val="en-CA"/>
        </w:rPr>
      </w:pPr>
      <w:r>
        <w:rPr>
          <w:lang w:val="en-CA"/>
        </w:rPr>
        <w:t>M</w:t>
      </w:r>
      <w:r w:rsidR="000B67EC">
        <w:rPr>
          <w:lang w:val="en-CA"/>
        </w:rPr>
        <w:t xml:space="preserve">oving a graft into the intended place </w:t>
      </w:r>
    </w:p>
    <w:p w14:paraId="47329013" w14:textId="5E2187C2" w:rsidR="003E7217" w:rsidRDefault="000B67EC" w:rsidP="00B023B2">
      <w:pPr>
        <w:spacing w:line="360" w:lineRule="auto"/>
        <w:ind w:firstLine="720"/>
      </w:pPr>
      <w:r>
        <w:t xml:space="preserve">During TEES </w:t>
      </w:r>
      <w:proofErr w:type="spellStart"/>
      <w:r>
        <w:t>tympanoplasty</w:t>
      </w:r>
      <w:proofErr w:type="spellEnd"/>
      <w:r>
        <w:t xml:space="preserve"> the graft must be inserted into the ear canal and positioned single handedly in the desired orientation</w:t>
      </w:r>
      <w:r w:rsidR="00A52432">
        <w:fldChar w:fldCharType="begin" w:fldLock="1"/>
      </w:r>
      <w:r w:rsidR="009A40C0">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lt;sup&gt;16&lt;/sup&gt;", "plainTextFormattedCitation" : "16", "previouslyFormattedCitation" : "&lt;sup&gt;16&lt;/sup&gt;" }, "properties" : { "noteIndex" : 0 }, "schema" : "https://github.com/citation-style-language/schema/raw/master/csl-citation.json" }</w:instrText>
      </w:r>
      <w:r w:rsidR="00A52432">
        <w:fldChar w:fldCharType="separate"/>
      </w:r>
      <w:r w:rsidR="009A40C0" w:rsidRPr="009A40C0">
        <w:rPr>
          <w:noProof/>
          <w:vertAlign w:val="superscript"/>
        </w:rPr>
        <w:t>16</w:t>
      </w:r>
      <w:r w:rsidR="00A52432">
        <w:fldChar w:fldCharType="end"/>
      </w:r>
      <w:r>
        <w:t>. Performing this technique sin</w:t>
      </w:r>
      <w:r w:rsidR="007E48C5">
        <w:t xml:space="preserve">gle handedly is, in the authors’ experience, quite challenging. </w:t>
      </w:r>
      <w:r w:rsidR="003E7217">
        <w:t xml:space="preserve">While the authors had anticipated that a novel tool to facilitate one-handed graft manipulation would be helpful, </w:t>
      </w:r>
      <w:r w:rsidR="00457DAE">
        <w:t xml:space="preserve">the </w:t>
      </w:r>
      <w:r w:rsidR="003E7217">
        <w:t xml:space="preserve">survey found this </w:t>
      </w:r>
      <w:r w:rsidR="00457DAE">
        <w:t xml:space="preserve">challenge </w:t>
      </w:r>
      <w:r w:rsidR="003E7217">
        <w:t xml:space="preserve">had </w:t>
      </w:r>
      <w:r w:rsidR="00457DAE">
        <w:t xml:space="preserve">the lowest mean degree of need. </w:t>
      </w:r>
      <w:r w:rsidR="003E7217">
        <w:t xml:space="preserve">A wide variety of techniques is used in </w:t>
      </w:r>
      <w:proofErr w:type="spellStart"/>
      <w:r w:rsidR="003E7217">
        <w:t>tympanoplasty</w:t>
      </w:r>
      <w:proofErr w:type="spellEnd"/>
      <w:r w:rsidR="003E7217">
        <w:t xml:space="preserve"> with choice of approach, graft material and graft placement technique influenced by the surgeon’s training, case load, resources and experience</w:t>
      </w:r>
      <w:r w:rsidR="00A52432">
        <w:fldChar w:fldCharType="begin" w:fldLock="1"/>
      </w:r>
      <w:r w:rsidR="009A40C0">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lt;sup&gt;16&lt;/sup&gt;", "plainTextFormattedCitation" : "16", "previouslyFormattedCitation" : "&lt;sup&gt;16&lt;/sup&gt;" }, "properties" : { "noteIndex" : 0 }, "schema" : "https://github.com/citation-style-language/schema/raw/master/csl-citation.json" }</w:instrText>
      </w:r>
      <w:r w:rsidR="00A52432">
        <w:fldChar w:fldCharType="separate"/>
      </w:r>
      <w:r w:rsidR="009A40C0" w:rsidRPr="009A40C0">
        <w:rPr>
          <w:noProof/>
          <w:vertAlign w:val="superscript"/>
        </w:rPr>
        <w:t>16</w:t>
      </w:r>
      <w:r w:rsidR="00A52432">
        <w:fldChar w:fldCharType="end"/>
      </w:r>
      <w:r w:rsidR="003E7217">
        <w:t>. We are aware that graft placement techniques that work well with two hands and a microscope may not be ideally suited for one hand and an endoscope</w:t>
      </w:r>
      <w:ins w:id="162" w:author="Arushri Swarup" w:date="2017-09-25T10:58:00Z">
        <w:r w:rsidR="009A40C0">
          <w:fldChar w:fldCharType="begin" w:fldLock="1"/>
        </w:r>
      </w:ins>
      <w:r w:rsidR="009A40C0">
        <w:instrText>ADDIN CSL_CITATION { "citationItems" : [ { "id" : "ITEM-1", "itemData" : { "DOI" : "10.1002/lary.26568", "PMID" : "28304079", "abstract" : "Objectives/Hypothesis: To review experience from the introduction of totally endoscopic ear surgery (TEES) to a pediatric tympanoplasty practice to identify factors influencing technique selection and successful outcome. Study Design: Prospective cohort study. Methods: Analysis of prospectively acquired data from a consecutive series of 295 surgeries for tympanic membrane perfo- ration over a 12-year period. Success of perforation closure was compared between microscope and TEES grafting techniques. Impact of the acquisition of endoscopic techniques and equipment were compared with annual proportion of cases completed by TEES. Results: Of 267 tympanoplasties, 109 (41%) were completed with TEES and 158 by a postauricular approach. The propor- tion completed with TEES increased gradually to 97% of cases as equipment and expertise were acquired. Young age did not pre- vent TEES tympanoplasty. Two hundred nineteen of 250 (88%) perforations were closed successfully by tympanoplasty, with equivalent closure rates between TEES and postauricular approaches. Underlay of tragal perichondrium was less successful than lateral graft technique using TEES (P 5 .04, Fisher exact test). \u201cPush-through\u201d myringoplasty using a microscope or endoscope was least successful (19 of 28 (68%), P 5 .005). The median length of stay was 13 hours shorter for TEES than postauricular tympanoplasty (P 5 .04, Mann-Whitney rank sum test). Wound complications occurred in five (3%) postauricular cases and one TEES case. Conclusions: TEES tympanoplasty is feasible in a large majority of children given appropriate equipment and surgical experience. Nonautogenous graft material is ideal for this minimally invasive approach. TEES is recommended as providing equivalent likelihood of perforation closure to the post-auricular approach but with less postoperative morbidity.", "author" : [ { "dropping-particle" : "", "family" : "James", "given" : "Adrian L.", "non-dropping-particle" : "", "parse-names" : false, "suffix" : "" } ], "container-title" : "The Laryngoscope", "id" : "ITEM-1", "issued" : { "date-parts" : [ [ "2017" ] ] }, "title" : "Endoscope or Microscope-Guided Pediatric Tympanoplasty? Comparison of Grafting Technique and Outcome", "type" : "article-journal" }, "uris" : [ "http://www.mendeley.com/documents/?uuid=b238ac51-c8e6-49eb-9487-10c474d6b917" ] } ], "mendeley" : { "formattedCitation" : "&lt;sup&gt;10&lt;/sup&gt;", "plainTextFormattedCitation" : "10" }, "properties" : { "noteIndex" : 0 }, "schema" : "https://github.com/citation-style-language/schema/raw/master/csl-citation.json" }</w:instrText>
      </w:r>
      <w:r w:rsidR="009A40C0">
        <w:fldChar w:fldCharType="separate"/>
      </w:r>
      <w:r w:rsidR="009A40C0" w:rsidRPr="009A40C0">
        <w:rPr>
          <w:noProof/>
          <w:vertAlign w:val="superscript"/>
        </w:rPr>
        <w:t>10</w:t>
      </w:r>
      <w:ins w:id="163" w:author="Arushri Swarup" w:date="2017-09-25T10:58:00Z">
        <w:r w:rsidR="009A40C0">
          <w:fldChar w:fldCharType="end"/>
        </w:r>
        <w:r w:rsidR="009A40C0">
          <w:t xml:space="preserve">. </w:t>
        </w:r>
      </w:ins>
      <w:del w:id="164" w:author="Arushri Swarup" w:date="2017-09-25T10:58:00Z">
        <w:r w:rsidR="003E7217" w:rsidDel="009A40C0">
          <w:delText xml:space="preserve"> </w:delText>
        </w:r>
        <w:r w:rsidR="00A52432" w:rsidRPr="007175C0" w:rsidDel="009A40C0">
          <w:rPr>
            <w:highlight w:val="magenta"/>
            <w:rPrChange w:id="165" w:author="Arushri Swarup" w:date="2017-09-23T19:18:00Z">
              <w:rPr/>
            </w:rPrChange>
          </w:rPr>
          <w:fldChar w:fldCharType="begin"/>
        </w:r>
        <w:r w:rsidR="00F923B9" w:rsidRPr="007175C0" w:rsidDel="009A40C0">
          <w:rPr>
            <w:highlight w:val="magenta"/>
            <w:rPrChange w:id="166" w:author="Arushri Swarup" w:date="2017-09-23T19:18:00Z">
              <w:rPr/>
            </w:rPrChange>
          </w:rPr>
          <w:delInstrText xml:space="preserve"> ADDIN EN.CITE &lt;EndNote&gt;&lt;Cite&gt;&lt;Author&gt;James&lt;/Author&gt;&lt;Year&gt;2017&lt;/Year&gt;&lt;RecNum&gt;5849&lt;/RecNum&gt;&lt;DisplayText&gt;(1)&lt;/DisplayText&gt;&lt;record&gt;&lt;rec-number&gt;5849&lt;/rec-number&gt;&lt;foreign-keys&gt;&lt;key app="EN" db-id="999xa5pf1ppe9ie2ta7v5008vsxvdxptxdfa"&gt;5849&lt;/key&gt;&lt;/foreign-keys&gt;&lt;ref-type name="Journal Article"&gt;17&lt;/ref-type&gt;&lt;contributors&gt;&lt;authors&gt;&lt;author&gt;James, A. L.&lt;/author&gt;&lt;/authors&gt;&lt;/contributors&gt;&lt;auth-address&gt;Department of Otolaryngology-Head and Neck Surgery, University of Toronto, Hospital for Sick Children, Toronto, Ontario, Canada.&lt;/auth-address&gt;&lt;titles&gt;&lt;title&gt;Endoscope or microscope-guided pediatric tympanoplasty? Comparison of grafting technique and outcome&lt;/title&gt;&lt;secondary-title&gt;Laryngoscope&lt;/secondary-title&gt;&lt;alt-title&gt;The Laryngoscope&lt;/alt-title&gt;&lt;/titles&gt;&lt;periodical&gt;&lt;full-title&gt;Laryngoscope&lt;/full-title&gt;&lt;/periodical&gt;&lt;dates&gt;&lt;year&gt;2017&lt;/year&gt;&lt;pub-dates&gt;&lt;date&gt;Mar 17&lt;/date&gt;&lt;/pub-dates&gt;&lt;/dates&gt;&lt;isbn&gt;1531-4995 (Electronic)&amp;#xD;0023-852X (Linking)&lt;/isbn&gt;&lt;accession-num&gt;28304079&lt;/accession-num&gt;&lt;urls&gt;&lt;related-urls&gt;&lt;url&gt;http://www.ncbi.nlm.nih.gov/pubmed/28304079&lt;/url&gt;&lt;url&gt;http://onlinelibrary.wiley.com.myaccess.library.utoronto.ca/store/10.1002/lary.26568/asset/lary26568.pdf?v=1&amp;amp;t=j2nb2wm2&amp;amp;s=8c8d0fed0f1a840c0e6beeb476764730d58e486a&lt;/url&gt;&lt;/related-urls&gt;&lt;/urls&gt;&lt;electronic-resource-num&gt;10.1002/lary.26568&lt;/electronic-resource-num&gt;&lt;/record&gt;&lt;/Cite&gt;&lt;/EndNote&gt;</w:delInstrText>
        </w:r>
        <w:r w:rsidR="00A52432" w:rsidRPr="007175C0" w:rsidDel="009A40C0">
          <w:rPr>
            <w:highlight w:val="magenta"/>
            <w:rPrChange w:id="167" w:author="Arushri Swarup" w:date="2017-09-23T19:18:00Z">
              <w:rPr/>
            </w:rPrChange>
          </w:rPr>
          <w:fldChar w:fldCharType="separate"/>
        </w:r>
        <w:r w:rsidR="00F923B9" w:rsidRPr="007175C0" w:rsidDel="009A40C0">
          <w:rPr>
            <w:noProof/>
            <w:highlight w:val="magenta"/>
            <w:rPrChange w:id="168" w:author="Arushri Swarup" w:date="2017-09-23T19:18:00Z">
              <w:rPr>
                <w:noProof/>
              </w:rPr>
            </w:rPrChange>
          </w:rPr>
          <w:delText>(</w:delText>
        </w:r>
        <w:r w:rsidR="00F9718E" w:rsidRPr="007175C0" w:rsidDel="009A40C0">
          <w:rPr>
            <w:highlight w:val="magenta"/>
            <w:rPrChange w:id="169" w:author="Arushri Swarup" w:date="2017-09-23T19:18:00Z">
              <w:rPr>
                <w:noProof/>
              </w:rPr>
            </w:rPrChange>
          </w:rPr>
          <w:fldChar w:fldCharType="begin"/>
        </w:r>
        <w:r w:rsidR="00F9718E" w:rsidRPr="007175C0" w:rsidDel="009A40C0">
          <w:rPr>
            <w:highlight w:val="magenta"/>
            <w:rPrChange w:id="170" w:author="Arushri Swarup" w:date="2017-09-23T19:18:00Z">
              <w:rPr/>
            </w:rPrChange>
          </w:rPr>
          <w:delInstrText xml:space="preserve"> HYPERLINK \l "_ENREF_1" \o "James, 2017 #5849" </w:delInstrText>
        </w:r>
        <w:r w:rsidR="00F9718E" w:rsidRPr="007175C0" w:rsidDel="009A40C0">
          <w:rPr>
            <w:highlight w:val="magenta"/>
            <w:rPrChange w:id="171" w:author="Arushri Swarup" w:date="2017-09-23T19:18:00Z">
              <w:rPr>
                <w:noProof/>
              </w:rPr>
            </w:rPrChange>
          </w:rPr>
          <w:fldChar w:fldCharType="separate"/>
        </w:r>
        <w:r w:rsidR="001A4EC9" w:rsidRPr="007175C0" w:rsidDel="009A40C0">
          <w:rPr>
            <w:noProof/>
            <w:highlight w:val="magenta"/>
            <w:rPrChange w:id="172" w:author="Arushri Swarup" w:date="2017-09-23T19:18:00Z">
              <w:rPr>
                <w:noProof/>
              </w:rPr>
            </w:rPrChange>
          </w:rPr>
          <w:delText>1</w:delText>
        </w:r>
        <w:r w:rsidR="00F9718E" w:rsidRPr="007175C0" w:rsidDel="009A40C0">
          <w:rPr>
            <w:noProof/>
            <w:highlight w:val="magenta"/>
            <w:rPrChange w:id="173" w:author="Arushri Swarup" w:date="2017-09-23T19:18:00Z">
              <w:rPr>
                <w:noProof/>
              </w:rPr>
            </w:rPrChange>
          </w:rPr>
          <w:fldChar w:fldCharType="end"/>
        </w:r>
        <w:r w:rsidR="00F923B9" w:rsidRPr="007175C0" w:rsidDel="009A40C0">
          <w:rPr>
            <w:noProof/>
            <w:highlight w:val="magenta"/>
            <w:rPrChange w:id="174" w:author="Arushri Swarup" w:date="2017-09-23T19:18:00Z">
              <w:rPr>
                <w:noProof/>
              </w:rPr>
            </w:rPrChange>
          </w:rPr>
          <w:delText>)</w:delText>
        </w:r>
        <w:r w:rsidR="00A52432" w:rsidRPr="007175C0" w:rsidDel="009A40C0">
          <w:rPr>
            <w:highlight w:val="magenta"/>
            <w:rPrChange w:id="175" w:author="Arushri Swarup" w:date="2017-09-23T19:18:00Z">
              <w:rPr/>
            </w:rPrChange>
          </w:rPr>
          <w:fldChar w:fldCharType="end"/>
        </w:r>
        <w:r w:rsidR="003E7217" w:rsidRPr="007175C0" w:rsidDel="009A40C0">
          <w:rPr>
            <w:highlight w:val="magenta"/>
            <w:rPrChange w:id="176" w:author="Arushri Swarup" w:date="2017-09-23T19:18:00Z">
              <w:rPr/>
            </w:rPrChange>
          </w:rPr>
          <w:delText>.</w:delText>
        </w:r>
        <w:r w:rsidR="003E7217" w:rsidDel="009A40C0">
          <w:delText xml:space="preserve"> </w:delText>
        </w:r>
      </w:del>
      <w:r w:rsidR="003E7217">
        <w:t xml:space="preserve">One potential explanation for greater ease of graft placement by some surgeons is </w:t>
      </w:r>
      <w:r w:rsidR="003E7217">
        <w:lastRenderedPageBreak/>
        <w:t>that different techniques are used that are better suited to TEES and that these may overcome limitations of instrument design.</w:t>
      </w:r>
    </w:p>
    <w:p w14:paraId="79CE0549" w14:textId="77777777" w:rsidR="00830AB2" w:rsidRDefault="00830AB2" w:rsidP="003E7217">
      <w:pPr>
        <w:spacing w:line="360" w:lineRule="auto"/>
      </w:pPr>
    </w:p>
    <w:p w14:paraId="6FADC04C" w14:textId="77777777" w:rsidR="000B67EC" w:rsidRPr="00FE2257" w:rsidRDefault="00333E83" w:rsidP="003E7217">
      <w:pPr>
        <w:spacing w:line="360" w:lineRule="auto"/>
        <w:rPr>
          <w:i/>
        </w:rPr>
      </w:pPr>
      <w:r w:rsidRPr="00FE2257">
        <w:rPr>
          <w:i/>
        </w:rPr>
        <w:t xml:space="preserve">Lea and </w:t>
      </w:r>
      <w:proofErr w:type="spellStart"/>
      <w:r w:rsidRPr="00FE2257">
        <w:rPr>
          <w:i/>
        </w:rPr>
        <w:t>Mijovic</w:t>
      </w:r>
      <w:proofErr w:type="spellEnd"/>
      <w:r w:rsidRPr="00FE2257">
        <w:rPr>
          <w:i/>
        </w:rPr>
        <w:t xml:space="preserve"> show that cartilage or graft placement is easier when using two hands in a surgery video</w:t>
      </w:r>
      <w:r w:rsidR="00A52432" w:rsidRPr="00FE2257">
        <w:rPr>
          <w:i/>
        </w:rPr>
        <w:fldChar w:fldCharType="begin" w:fldLock="1"/>
      </w:r>
      <w:r w:rsidR="00B453AD" w:rsidRPr="00FE2257">
        <w:rPr>
          <w:i/>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A52432" w:rsidRPr="00FE2257">
        <w:rPr>
          <w:i/>
        </w:rPr>
        <w:fldChar w:fldCharType="separate"/>
      </w:r>
      <w:r w:rsidR="00B453AD" w:rsidRPr="00FE2257">
        <w:rPr>
          <w:i/>
          <w:noProof/>
          <w:vertAlign w:val="superscript"/>
        </w:rPr>
        <w:t>8</w:t>
      </w:r>
      <w:r w:rsidR="00A52432" w:rsidRPr="00FE2257">
        <w:rPr>
          <w:i/>
        </w:rPr>
        <w:fldChar w:fldCharType="end"/>
      </w:r>
      <w:r w:rsidR="00830AB2" w:rsidRPr="007263C8">
        <w:rPr>
          <w:i/>
          <w:highlight w:val="yellow"/>
        </w:rPr>
        <w:t xml:space="preserve">(I don’t have a copy of this paper or video to </w:t>
      </w:r>
      <w:r w:rsidR="008B0C08" w:rsidRPr="007263C8">
        <w:rPr>
          <w:i/>
          <w:highlight w:val="yellow"/>
        </w:rPr>
        <w:t>know</w:t>
      </w:r>
      <w:r w:rsidR="008B0C08">
        <w:rPr>
          <w:i/>
          <w:highlight w:val="yellow"/>
        </w:rPr>
        <w:t xml:space="preserve"> how/</w:t>
      </w:r>
      <w:r w:rsidR="00830AB2" w:rsidRPr="007263C8">
        <w:rPr>
          <w:i/>
          <w:highlight w:val="yellow"/>
        </w:rPr>
        <w:t>if we can quote it)</w:t>
      </w:r>
    </w:p>
    <w:p w14:paraId="77B70A55" w14:textId="77777777" w:rsidR="00850058" w:rsidDel="00900344" w:rsidRDefault="00850058" w:rsidP="00586262">
      <w:pPr>
        <w:spacing w:line="360" w:lineRule="auto"/>
        <w:rPr>
          <w:del w:id="177" w:author="Arushri Swarup" w:date="2017-09-23T18:29:00Z"/>
        </w:rPr>
      </w:pPr>
    </w:p>
    <w:p w14:paraId="44146048" w14:textId="48E0777D" w:rsidR="0069326C" w:rsidDel="00900344" w:rsidRDefault="00557FE9" w:rsidP="00586262">
      <w:pPr>
        <w:pStyle w:val="Heading3"/>
        <w:spacing w:line="360" w:lineRule="auto"/>
        <w:rPr>
          <w:del w:id="178" w:author="Arushri Swarup" w:date="2017-09-23T18:29:00Z"/>
        </w:rPr>
      </w:pPr>
      <w:commentRangeStart w:id="179"/>
      <w:del w:id="180" w:author="Arushri Swarup" w:date="2017-09-23T18:29:00Z">
        <w:r w:rsidDel="00900344">
          <w:delText>Implications of the Findings</w:delText>
        </w:r>
      </w:del>
    </w:p>
    <w:p w14:paraId="5CBE784E" w14:textId="1C4F8C5A" w:rsidR="002442CD" w:rsidRPr="002442CD" w:rsidDel="00900344" w:rsidRDefault="002442CD" w:rsidP="00586262">
      <w:pPr>
        <w:spacing w:line="360" w:lineRule="auto"/>
        <w:ind w:firstLine="720"/>
        <w:rPr>
          <w:del w:id="181" w:author="Arushri Swarup" w:date="2017-09-23T18:29:00Z"/>
        </w:rPr>
      </w:pPr>
      <w:del w:id="182" w:author="Arushri Swarup" w:date="2017-09-23T18:29:00Z">
        <w:r w:rsidDel="00900344">
          <w:delText>The findings from this needs analysis study can be used for future development of tools to facilitate TEES or to develop training/teaching models.</w:delText>
        </w:r>
        <w:commentRangeStart w:id="183"/>
        <w:r w:rsidDel="00900344">
          <w:delText xml:space="preserve"> The team hopes that otologists will continue to study the needs of TEES to continually improve upon the technology available to facilitate its use </w:delText>
        </w:r>
        <w:r w:rsidRPr="002442CD" w:rsidDel="00900344">
          <w:rPr>
            <w:highlight w:val="yellow"/>
          </w:rPr>
          <w:delText>(?????).</w:delText>
        </w:r>
        <w:commentRangeEnd w:id="183"/>
        <w:r w:rsidDel="00900344">
          <w:rPr>
            <w:rStyle w:val="CommentReference"/>
          </w:rPr>
          <w:commentReference w:id="183"/>
        </w:r>
      </w:del>
    </w:p>
    <w:commentRangeEnd w:id="179"/>
    <w:p w14:paraId="121A337D" w14:textId="77777777" w:rsidR="0069326C" w:rsidRDefault="008B0C08" w:rsidP="00586262">
      <w:pPr>
        <w:spacing w:line="360" w:lineRule="auto"/>
      </w:pPr>
      <w:r>
        <w:rPr>
          <w:rStyle w:val="CommentReference"/>
        </w:rPr>
        <w:commentReference w:id="179"/>
      </w:r>
    </w:p>
    <w:p w14:paraId="1235EC26" w14:textId="77777777" w:rsidR="005A0C2A" w:rsidRPr="005A0C2A" w:rsidRDefault="00415610" w:rsidP="00586262">
      <w:pPr>
        <w:pStyle w:val="Heading3"/>
        <w:spacing w:line="360" w:lineRule="auto"/>
      </w:pPr>
      <w:r>
        <w:t>Limitations</w:t>
      </w:r>
    </w:p>
    <w:p w14:paraId="39B127F3" w14:textId="77777777" w:rsidR="00AA7C9B" w:rsidRDefault="00415610" w:rsidP="00586262">
      <w:pPr>
        <w:spacing w:line="360" w:lineRule="auto"/>
        <w:ind w:firstLine="720"/>
      </w:pPr>
      <w:r>
        <w:t xml:space="preserve">The questionnaire was sent to </w:t>
      </w:r>
      <w:proofErr w:type="spellStart"/>
      <w:r>
        <w:t>otologists</w:t>
      </w:r>
      <w:proofErr w:type="spellEnd"/>
      <w:r>
        <w:t xml:space="preserve"> who are interested in endoscopic ear surgery as the questionnaire asked participants to rate their experience on TEES. There is a low representation of surgeons who </w:t>
      </w:r>
      <w:r w:rsidR="00830AB2">
        <w:t xml:space="preserve">do not </w:t>
      </w:r>
      <w:r>
        <w:t>perform</w:t>
      </w:r>
      <w:r w:rsidR="00830AB2">
        <w:t xml:space="preserve"> TEES</w:t>
      </w:r>
      <w:r>
        <w:t xml:space="preserve"> (8% of respondents). </w:t>
      </w:r>
      <w:r w:rsidR="00830AB2">
        <w:t xml:space="preserve">We have therefore not necessarily </w:t>
      </w:r>
      <w:r w:rsidR="00AA7C9B">
        <w:t xml:space="preserve">fully </w:t>
      </w:r>
      <w:r w:rsidR="00830AB2">
        <w:t>captured the opinions of surgeons who have chosen not to practice TEES because of limitations in instrument design.</w:t>
      </w:r>
      <w:r w:rsidR="00AA7C9B">
        <w:t xml:space="preserve"> Since this study aims to identify needs in TEES, it was important to capture the opinions of those with experience using the technique. </w:t>
      </w:r>
    </w:p>
    <w:p w14:paraId="5C566D51" w14:textId="77777777" w:rsidR="00AA7C9B" w:rsidRDefault="00AA7C9B" w:rsidP="00B023B2">
      <w:pPr>
        <w:spacing w:line="360" w:lineRule="auto"/>
      </w:pPr>
    </w:p>
    <w:p w14:paraId="7AACA6AC" w14:textId="77777777" w:rsidR="00AA7C9B" w:rsidRDefault="00FC092F" w:rsidP="00586262">
      <w:pPr>
        <w:spacing w:line="360" w:lineRule="auto"/>
        <w:ind w:firstLine="720"/>
      </w:pPr>
      <w:r>
        <w:t xml:space="preserve">The </w:t>
      </w:r>
      <w:r w:rsidR="000953B0">
        <w:t xml:space="preserve">modified </w:t>
      </w:r>
      <w:commentRangeStart w:id="184"/>
      <w:r>
        <w:t xml:space="preserve">Delphi method </w:t>
      </w:r>
      <w:commentRangeEnd w:id="184"/>
      <w:r w:rsidR="00B577FD">
        <w:rPr>
          <w:rStyle w:val="CommentReference"/>
        </w:rPr>
        <w:commentReference w:id="184"/>
      </w:r>
      <w:r>
        <w:t xml:space="preserve">was used to develop the questionnaire </w:t>
      </w:r>
      <w:r w:rsidR="00B577FD">
        <w:t xml:space="preserve">using a literature search and interviews of </w:t>
      </w:r>
      <w:proofErr w:type="spellStart"/>
      <w:r w:rsidR="00B577FD">
        <w:t>otologists</w:t>
      </w:r>
      <w:proofErr w:type="spellEnd"/>
      <w:r w:rsidR="00B577FD">
        <w:t xml:space="preserve"> </w:t>
      </w:r>
      <w:r>
        <w:t>in an attempt to identify all relevant instrument needs for TEES.  Responses to the open ended question seeking</w:t>
      </w:r>
      <w:r w:rsidR="00AA7C9B">
        <w:t xml:space="preserve"> qualitative </w:t>
      </w:r>
      <w:r>
        <w:t>information</w:t>
      </w:r>
      <w:r w:rsidR="000C18B6">
        <w:t xml:space="preserve"> </w:t>
      </w:r>
      <w:r>
        <w:t xml:space="preserve">for needs analysis raised similar issues to the challenges listed in the questionnaire.  It could be argued that the content of these responses was influenced by content of the prior questions. However </w:t>
      </w:r>
      <w:r w:rsidR="00B577FD">
        <w:t>a few other</w:t>
      </w:r>
      <w:r>
        <w:t xml:space="preserve"> needs were raised (such as suggestions for endoscope holder) </w:t>
      </w:r>
      <w:r w:rsidR="00B577FD">
        <w:t>so it is likely that the mixed methods design has addressed the important instrument needs in TEES</w:t>
      </w:r>
    </w:p>
    <w:p w14:paraId="4C83040D" w14:textId="77777777" w:rsidR="00B577FD" w:rsidRDefault="00B577FD" w:rsidP="00586262">
      <w:pPr>
        <w:spacing w:line="360" w:lineRule="auto"/>
        <w:ind w:firstLine="720"/>
      </w:pPr>
    </w:p>
    <w:p w14:paraId="593F5265" w14:textId="01557907" w:rsidR="00827129" w:rsidRPr="00EB0289" w:rsidRDefault="00B577FD" w:rsidP="00827129">
      <w:pPr>
        <w:spacing w:line="360" w:lineRule="auto"/>
        <w:ind w:firstLine="720"/>
      </w:pPr>
      <w:r>
        <w:t>It is not possible to calculate the response rate for this survey as the denominator is not known. It is estimated that a few</w:t>
      </w:r>
      <w:r w:rsidR="008B0C08">
        <w:t>-</w:t>
      </w:r>
      <w:r>
        <w:t xml:space="preserve">hundred conference delegates were invited to take part but only a small proportion did so.   </w:t>
      </w:r>
      <w:r w:rsidR="00827129">
        <w:t xml:space="preserve">At least one third of the IWGEES membership responded, though the exact proportion is not known as many </w:t>
      </w:r>
      <w:r w:rsidR="00EE7212">
        <w:t>responded to a prior invitation to participate at a conference</w:t>
      </w:r>
      <w:r w:rsidR="00827129">
        <w:t xml:space="preserve">.  </w:t>
      </w:r>
      <w:r w:rsidR="00415610">
        <w:t>The questionnaire</w:t>
      </w:r>
      <w:ins w:id="185" w:author="Arushri Swarup" w:date="2017-09-23T21:06:00Z">
        <w:r w:rsidR="004D0725">
          <w:t xml:space="preserve"> </w:t>
        </w:r>
      </w:ins>
      <w:r w:rsidR="00415610">
        <w:t xml:space="preserve">was designed to be very short and easy to complete </w:t>
      </w:r>
      <w:r w:rsidR="00827129">
        <w:t xml:space="preserve">in order to maximize the chance of cooperation from busy practitioners. Although the survey was </w:t>
      </w:r>
      <w:r w:rsidR="00827129">
        <w:lastRenderedPageBreak/>
        <w:t>distributed to an international audience it was only available in English so limiting our ability to canvas opinion from non-English speakers.</w:t>
      </w:r>
    </w:p>
    <w:p w14:paraId="6D48C734" w14:textId="77777777" w:rsidR="00415610" w:rsidRDefault="00415610" w:rsidP="00586262">
      <w:pPr>
        <w:spacing w:line="360" w:lineRule="auto"/>
        <w:ind w:firstLine="720"/>
      </w:pPr>
    </w:p>
    <w:p w14:paraId="1C0EFFEB" w14:textId="77777777" w:rsidR="00415610" w:rsidRDefault="00415610" w:rsidP="00586262">
      <w:pPr>
        <w:spacing w:line="360" w:lineRule="auto"/>
      </w:pPr>
    </w:p>
    <w:p w14:paraId="067C8EC0" w14:textId="77777777" w:rsidR="00015BCD" w:rsidRPr="00015BCD" w:rsidRDefault="00015BCD" w:rsidP="00586262">
      <w:pPr>
        <w:pStyle w:val="Heading2"/>
        <w:spacing w:line="360" w:lineRule="auto"/>
      </w:pPr>
      <w:r>
        <w:t xml:space="preserve">Conclusion: </w:t>
      </w:r>
    </w:p>
    <w:p w14:paraId="737D0DF3" w14:textId="77777777" w:rsidR="00966F67" w:rsidRDefault="00966F67" w:rsidP="00A517E3">
      <w:pPr>
        <w:spacing w:line="360" w:lineRule="auto"/>
        <w:ind w:firstLine="720"/>
      </w:pPr>
      <w:commentRangeStart w:id="186"/>
      <w:r>
        <w:t>The average degree of need for each</w:t>
      </w:r>
      <w:r w:rsidR="00E2762E">
        <w:t xml:space="preserve"> TEES difficulty was greater than 50%. </w:t>
      </w:r>
      <w:commentRangeEnd w:id="186"/>
      <w:r w:rsidR="00827129">
        <w:rPr>
          <w:rStyle w:val="CommentReference"/>
        </w:rPr>
        <w:commentReference w:id="186"/>
      </w:r>
      <w:r w:rsidR="00E2762E">
        <w:t xml:space="preserve">Reaching structures visualized by the endoscope scored the greatest degree of need. People who performed greater than 90% of surgeries totally </w:t>
      </w:r>
      <w:proofErr w:type="spellStart"/>
      <w:r w:rsidR="00E2762E">
        <w:t>endoscopically</w:t>
      </w:r>
      <w:proofErr w:type="spellEnd"/>
      <w:r w:rsidR="00E2762E">
        <w:t xml:space="preserve"> reported a significantly greater need for reaching structures </w:t>
      </w:r>
      <w:commentRangeStart w:id="187"/>
      <w:r w:rsidR="00E2762E">
        <w:t>and positioning a graft</w:t>
      </w:r>
      <w:commentRangeEnd w:id="187"/>
      <w:r w:rsidR="00827129">
        <w:rPr>
          <w:rStyle w:val="CommentReference"/>
        </w:rPr>
        <w:commentReference w:id="187"/>
      </w:r>
      <w:r w:rsidR="00E2762E">
        <w:t xml:space="preserve">. </w:t>
      </w:r>
      <w:commentRangeStart w:id="188"/>
      <w:r w:rsidR="00E2762E">
        <w:t>Respondents who use a specialized TEES instrument set had a significantly lower need for positioning a graft</w:t>
      </w:r>
      <w:commentRangeEnd w:id="188"/>
      <w:r w:rsidR="00827129">
        <w:rPr>
          <w:rStyle w:val="CommentReference"/>
        </w:rPr>
        <w:commentReference w:id="188"/>
      </w:r>
      <w:r w:rsidR="00E2762E">
        <w:t xml:space="preserve">. Out of the 21 comments received about improving TEES instrumentation, 10 mentioned a tool for suction and 8 mentioned a tool for reaching structures. </w:t>
      </w:r>
    </w:p>
    <w:p w14:paraId="1F8D17F1" w14:textId="77777777" w:rsidR="00A40CE7" w:rsidRDefault="00A40CE7" w:rsidP="00586262">
      <w:pPr>
        <w:pStyle w:val="ListParagraph"/>
        <w:spacing w:line="360" w:lineRule="auto"/>
      </w:pPr>
      <w:r>
        <w:t xml:space="preserve">compare key </w:t>
      </w:r>
      <w:r w:rsidR="00783D5A">
        <w:t>findings with other literature</w:t>
      </w:r>
    </w:p>
    <w:p w14:paraId="02DC4B5A" w14:textId="77777777" w:rsidR="00783D5A" w:rsidRDefault="00783D5A" w:rsidP="00586262">
      <w:pPr>
        <w:pStyle w:val="ListParagraph"/>
        <w:spacing w:line="360" w:lineRule="auto"/>
      </w:pPr>
      <w:r>
        <w:t>limitations of study</w:t>
      </w:r>
    </w:p>
    <w:p w14:paraId="58436428" w14:textId="77777777" w:rsidR="00716C60" w:rsidRDefault="00716C60" w:rsidP="001023C2">
      <w:pPr>
        <w:pStyle w:val="Heading1"/>
      </w:pPr>
    </w:p>
    <w:p w14:paraId="2C662FAC" w14:textId="77777777" w:rsidR="00716C60" w:rsidRDefault="00716C60" w:rsidP="001023C2">
      <w:pPr>
        <w:pStyle w:val="Heading1"/>
      </w:pPr>
    </w:p>
    <w:p w14:paraId="673F9B7E" w14:textId="77777777" w:rsidR="00716C60" w:rsidRPr="007263C8" w:rsidRDefault="00716C60" w:rsidP="001023C2">
      <w:pPr>
        <w:pStyle w:val="Heading1"/>
        <w:rPr>
          <w:rFonts w:asciiTheme="minorHAnsi" w:hAnsiTheme="minorHAnsi"/>
          <w:color w:val="auto"/>
          <w:sz w:val="24"/>
          <w:szCs w:val="24"/>
        </w:rPr>
      </w:pPr>
      <w:r w:rsidRPr="007263C8">
        <w:rPr>
          <w:rFonts w:asciiTheme="minorHAnsi" w:hAnsiTheme="minorHAnsi"/>
          <w:color w:val="auto"/>
          <w:sz w:val="24"/>
          <w:szCs w:val="24"/>
        </w:rPr>
        <w:t>Acknowledgement</w:t>
      </w:r>
    </w:p>
    <w:p w14:paraId="0E3D31F4" w14:textId="5A09A62E" w:rsidR="009D26E4" w:rsidRDefault="00EE7212" w:rsidP="00716C60">
      <w:pPr>
        <w:pStyle w:val="Heading1"/>
        <w:jc w:val="left"/>
      </w:pPr>
      <w:r>
        <w:rPr>
          <w:rFonts w:asciiTheme="minorHAnsi" w:hAnsiTheme="minorHAnsi"/>
          <w:color w:val="auto"/>
          <w:sz w:val="24"/>
          <w:szCs w:val="24"/>
        </w:rPr>
        <w:t xml:space="preserve">The authors thank the board </w:t>
      </w:r>
      <w:r w:rsidR="00716C60" w:rsidRPr="007263C8">
        <w:rPr>
          <w:rFonts w:asciiTheme="minorHAnsi" w:hAnsiTheme="minorHAnsi"/>
          <w:color w:val="auto"/>
          <w:sz w:val="24"/>
          <w:szCs w:val="24"/>
        </w:rPr>
        <w:t xml:space="preserve">of IWGEES and </w:t>
      </w:r>
      <w:r>
        <w:rPr>
          <w:rFonts w:asciiTheme="minorHAnsi" w:hAnsiTheme="minorHAnsi"/>
          <w:color w:val="auto"/>
          <w:sz w:val="24"/>
          <w:szCs w:val="24"/>
        </w:rPr>
        <w:t xml:space="preserve">the organizers of the </w:t>
      </w:r>
      <w:r w:rsidRPr="007263C8">
        <w:rPr>
          <w:rFonts w:asciiTheme="minorHAnsi" w:hAnsiTheme="minorHAnsi"/>
          <w:color w:val="auto"/>
          <w:sz w:val="24"/>
          <w:szCs w:val="24"/>
        </w:rPr>
        <w:t>2</w:t>
      </w:r>
      <w:r w:rsidRPr="007263C8">
        <w:rPr>
          <w:rFonts w:asciiTheme="minorHAnsi" w:hAnsiTheme="minorHAnsi"/>
          <w:color w:val="auto"/>
          <w:sz w:val="24"/>
          <w:szCs w:val="24"/>
          <w:vertAlign w:val="superscript"/>
        </w:rPr>
        <w:t>nd</w:t>
      </w:r>
      <w:r w:rsidRPr="007263C8">
        <w:rPr>
          <w:rFonts w:asciiTheme="minorHAnsi" w:hAnsiTheme="minorHAnsi"/>
          <w:color w:val="auto"/>
          <w:sz w:val="24"/>
          <w:szCs w:val="24"/>
        </w:rPr>
        <w:t xml:space="preserve"> World Congress of Endosco</w:t>
      </w:r>
      <w:r w:rsidRPr="00EE7212">
        <w:rPr>
          <w:rFonts w:asciiTheme="minorHAnsi" w:hAnsiTheme="minorHAnsi"/>
          <w:color w:val="auto"/>
          <w:sz w:val="24"/>
          <w:szCs w:val="24"/>
        </w:rPr>
        <w:t>pic Ear Surgery, Bologna, Italy and</w:t>
      </w:r>
      <w:r w:rsidRPr="007263C8">
        <w:rPr>
          <w:rFonts w:asciiTheme="minorHAnsi" w:hAnsiTheme="minorHAnsi"/>
          <w:color w:val="auto"/>
          <w:sz w:val="24"/>
          <w:szCs w:val="24"/>
        </w:rPr>
        <w:t xml:space="preserve"> 6</w:t>
      </w:r>
      <w:r w:rsidRPr="007263C8">
        <w:rPr>
          <w:rFonts w:asciiTheme="minorHAnsi" w:hAnsiTheme="minorHAnsi"/>
          <w:color w:val="auto"/>
          <w:sz w:val="24"/>
          <w:szCs w:val="24"/>
          <w:vertAlign w:val="superscript"/>
        </w:rPr>
        <w:t>th</w:t>
      </w:r>
      <w:r w:rsidRPr="007263C8">
        <w:rPr>
          <w:rFonts w:asciiTheme="minorHAnsi" w:hAnsiTheme="minorHAnsi"/>
          <w:color w:val="auto"/>
          <w:sz w:val="24"/>
          <w:szCs w:val="24"/>
        </w:rPr>
        <w:t xml:space="preserve"> Hands on Seminar in Endoscopic Ear Surgery, Yamagata, Japan</w:t>
      </w:r>
      <w:ins w:id="189" w:author="Arushri Swarup" w:date="2017-09-23T18:30:00Z">
        <w:r w:rsidR="00900344">
          <w:rPr>
            <w:rFonts w:asciiTheme="minorHAnsi" w:hAnsiTheme="minorHAnsi"/>
            <w:color w:val="auto"/>
            <w:sz w:val="24"/>
            <w:szCs w:val="24"/>
          </w:rPr>
          <w:t xml:space="preserve"> </w:t>
        </w:r>
      </w:ins>
      <w:r>
        <w:rPr>
          <w:rFonts w:asciiTheme="minorHAnsi" w:hAnsiTheme="minorHAnsi"/>
          <w:color w:val="auto"/>
          <w:sz w:val="24"/>
          <w:szCs w:val="24"/>
        </w:rPr>
        <w:t xml:space="preserve">for the opportunities to distribute the survey.  We are also very grateful to those who responded to the survey to help promote development of new </w:t>
      </w:r>
      <w:proofErr w:type="spellStart"/>
      <w:r>
        <w:rPr>
          <w:rFonts w:asciiTheme="minorHAnsi" w:hAnsiTheme="minorHAnsi"/>
          <w:color w:val="auto"/>
          <w:sz w:val="24"/>
          <w:szCs w:val="24"/>
        </w:rPr>
        <w:t>otologic</w:t>
      </w:r>
      <w:proofErr w:type="spellEnd"/>
      <w:r>
        <w:rPr>
          <w:rFonts w:asciiTheme="minorHAnsi" w:hAnsiTheme="minorHAnsi"/>
          <w:color w:val="auto"/>
          <w:sz w:val="24"/>
          <w:szCs w:val="24"/>
        </w:rPr>
        <w:t xml:space="preserve"> instrumentation.</w:t>
      </w:r>
      <w:r w:rsidR="00A40CE7">
        <w:br w:type="page"/>
      </w:r>
      <w:r w:rsidR="001023C2">
        <w:lastRenderedPageBreak/>
        <w:t>References:</w:t>
      </w:r>
    </w:p>
    <w:p w14:paraId="0DC7C544" w14:textId="4AEE254B" w:rsidR="009A40C0" w:rsidRPr="009A40C0" w:rsidRDefault="002A244A">
      <w:pPr>
        <w:widowControl w:val="0"/>
        <w:autoSpaceDE w:val="0"/>
        <w:autoSpaceDN w:val="0"/>
        <w:adjustRightInd w:val="0"/>
        <w:spacing w:after="140" w:line="288" w:lineRule="auto"/>
        <w:rPr>
          <w:rFonts w:ascii="Calibri" w:eastAsia="Times New Roman" w:hAnsi="Calibri" w:cs="Times New Roman"/>
          <w:noProof/>
        </w:rPr>
      </w:pPr>
      <w:ins w:id="190" w:author="Arushri Swarup" w:date="2017-09-23T18:51:00Z">
        <w:r>
          <w:fldChar w:fldCharType="begin" w:fldLock="1"/>
        </w:r>
        <w:r>
          <w:instrText xml:space="preserve">ADDIN Mendeley Bibliography CSL_BIBLIOGRAPHY </w:instrText>
        </w:r>
      </w:ins>
      <w:r>
        <w:fldChar w:fldCharType="separate"/>
      </w:r>
    </w:p>
    <w:p w14:paraId="43E786DD"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1. </w:t>
      </w:r>
      <w:r w:rsidRPr="009A40C0">
        <w:rPr>
          <w:rFonts w:ascii="Calibri" w:eastAsia="Times New Roman" w:hAnsi="Calibri" w:cs="Times New Roman"/>
          <w:noProof/>
        </w:rPr>
        <w:tab/>
        <w:t xml:space="preserve">Cohen MS, Landegger LD, Kozin ED, Lee DJ. Pediatric endoscopic ear surgery in clinical practice: Lessons learned and early outcomes. </w:t>
      </w:r>
      <w:r w:rsidRPr="009A40C0">
        <w:rPr>
          <w:rFonts w:ascii="Calibri" w:eastAsia="Times New Roman" w:hAnsi="Calibri" w:cs="Times New Roman"/>
          <w:i/>
          <w:iCs/>
          <w:noProof/>
        </w:rPr>
        <w:t>Laryngoscope</w:t>
      </w:r>
      <w:r w:rsidRPr="009A40C0">
        <w:rPr>
          <w:rFonts w:ascii="Calibri" w:eastAsia="Times New Roman" w:hAnsi="Calibri" w:cs="Times New Roman"/>
          <w:noProof/>
        </w:rPr>
        <w:t>. 2015:n/a - n/a. doi:10.1002/lary.25410.</w:t>
      </w:r>
    </w:p>
    <w:p w14:paraId="242D98DD"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044E2231"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2. </w:t>
      </w:r>
      <w:r w:rsidRPr="009A40C0">
        <w:rPr>
          <w:rFonts w:ascii="Calibri" w:eastAsia="Times New Roman" w:hAnsi="Calibri" w:cs="Times New Roman"/>
          <w:noProof/>
        </w:rPr>
        <w:tab/>
        <w:t xml:space="preserve">Kanona H, Virk JS, Owa A. Endoscopic ear surgery: A case series and first United Kingdom experience. </w:t>
      </w:r>
      <w:r w:rsidRPr="009A40C0">
        <w:rPr>
          <w:rFonts w:ascii="Calibri" w:eastAsia="Times New Roman" w:hAnsi="Calibri" w:cs="Times New Roman"/>
          <w:i/>
          <w:iCs/>
          <w:noProof/>
        </w:rPr>
        <w:t>World J Clin cases</w:t>
      </w:r>
      <w:r w:rsidRPr="009A40C0">
        <w:rPr>
          <w:rFonts w:ascii="Calibri" w:eastAsia="Times New Roman" w:hAnsi="Calibri" w:cs="Times New Roman"/>
          <w:noProof/>
        </w:rPr>
        <w:t>. 2015;3(3):310-317. doi:10.12998/wjcc.v3.i3.310.</w:t>
      </w:r>
    </w:p>
    <w:p w14:paraId="4482655A"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59770656"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3. </w:t>
      </w:r>
      <w:r w:rsidRPr="009A40C0">
        <w:rPr>
          <w:rFonts w:ascii="Calibri" w:eastAsia="Times New Roman" w:hAnsi="Calibri" w:cs="Times New Roman"/>
          <w:noProof/>
        </w:rPr>
        <w:tab/>
        <w:t xml:space="preserve">Badr-el-dine M. Instrumentation and Technologies in Endoscopic Ear Surgery. </w:t>
      </w:r>
      <w:r w:rsidRPr="009A40C0">
        <w:rPr>
          <w:rFonts w:ascii="Calibri" w:eastAsia="Times New Roman" w:hAnsi="Calibri" w:cs="Times New Roman"/>
          <w:i/>
          <w:iCs/>
          <w:noProof/>
        </w:rPr>
        <w:t>Otolaryngol Clin NA</w:t>
      </w:r>
      <w:r w:rsidRPr="009A40C0">
        <w:rPr>
          <w:rFonts w:ascii="Calibri" w:eastAsia="Times New Roman" w:hAnsi="Calibri" w:cs="Times New Roman"/>
          <w:noProof/>
        </w:rPr>
        <w:t>. 2013;46(2):211-225. doi:10.1016/j.otc.2012.10.005.</w:t>
      </w:r>
    </w:p>
    <w:p w14:paraId="463AE683"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5CA9FE30"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4. </w:t>
      </w:r>
      <w:r w:rsidRPr="009A40C0">
        <w:rPr>
          <w:rFonts w:ascii="Calibri" w:eastAsia="Times New Roman" w:hAnsi="Calibri" w:cs="Times New Roman"/>
          <w:noProof/>
        </w:rPr>
        <w:tab/>
        <w:t xml:space="preserve">Bennett ML, Zhang D, Labadie RF, Noble JH. Comparison of Middle Ear Visualization With Endoscopy and Microscopy. </w:t>
      </w:r>
      <w:r w:rsidRPr="009A40C0">
        <w:rPr>
          <w:rFonts w:ascii="Calibri" w:eastAsia="Times New Roman" w:hAnsi="Calibri" w:cs="Times New Roman"/>
          <w:i/>
          <w:iCs/>
          <w:noProof/>
        </w:rPr>
        <w:t>Otol Neurotol</w:t>
      </w:r>
      <w:r w:rsidRPr="009A40C0">
        <w:rPr>
          <w:rFonts w:ascii="Calibri" w:eastAsia="Times New Roman" w:hAnsi="Calibri" w:cs="Times New Roman"/>
          <w:noProof/>
        </w:rPr>
        <w:t>. 2016;37:362-366. doi:10.1097/MAO.0000000000000988.</w:t>
      </w:r>
    </w:p>
    <w:p w14:paraId="00896609"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321C1EA5"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5. </w:t>
      </w:r>
      <w:r w:rsidRPr="009A40C0">
        <w:rPr>
          <w:rFonts w:ascii="Calibri" w:eastAsia="Times New Roman" w:hAnsi="Calibri" w:cs="Times New Roman"/>
          <w:noProof/>
        </w:rPr>
        <w:tab/>
        <w:t xml:space="preserve">Tarabichi M. Endoscopic Middle Ear Surgery. </w:t>
      </w:r>
      <w:r w:rsidRPr="009A40C0">
        <w:rPr>
          <w:rFonts w:ascii="Calibri" w:eastAsia="Times New Roman" w:hAnsi="Calibri" w:cs="Times New Roman"/>
          <w:i/>
          <w:iCs/>
          <w:noProof/>
        </w:rPr>
        <w:t>Ann Otol Rhinol Laryngol</w:t>
      </w:r>
      <w:r w:rsidRPr="009A40C0">
        <w:rPr>
          <w:rFonts w:ascii="Calibri" w:eastAsia="Times New Roman" w:hAnsi="Calibri" w:cs="Times New Roman"/>
          <w:noProof/>
        </w:rPr>
        <w:t>. 1999;108(1):39-46. doi:10.1177/000348949910800106.</w:t>
      </w:r>
    </w:p>
    <w:p w14:paraId="7BD05C55"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03731DA9"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6. </w:t>
      </w:r>
      <w:r w:rsidRPr="009A40C0">
        <w:rPr>
          <w:rFonts w:ascii="Calibri" w:eastAsia="Times New Roman" w:hAnsi="Calibri" w:cs="Times New Roman"/>
          <w:noProof/>
        </w:rPr>
        <w:tab/>
        <w:t xml:space="preserve">Yong M, Mijovic T, Lea J. Endoscopic ear surgery in Canada : a cross-sectional study. </w:t>
      </w:r>
      <w:r w:rsidRPr="009A40C0">
        <w:rPr>
          <w:rFonts w:ascii="Calibri" w:eastAsia="Times New Roman" w:hAnsi="Calibri" w:cs="Times New Roman"/>
          <w:i/>
          <w:iCs/>
          <w:noProof/>
        </w:rPr>
        <w:t>J Otolaryngol - Head Neck Surg</w:t>
      </w:r>
      <w:r w:rsidRPr="009A40C0">
        <w:rPr>
          <w:rFonts w:ascii="Calibri" w:eastAsia="Times New Roman" w:hAnsi="Calibri" w:cs="Times New Roman"/>
          <w:noProof/>
        </w:rPr>
        <w:t>. 2016:1-8. doi:10.1186/s40463-016-0117-7.</w:t>
      </w:r>
    </w:p>
    <w:p w14:paraId="72458022"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6F518AD7"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7. </w:t>
      </w:r>
      <w:r w:rsidRPr="009A40C0">
        <w:rPr>
          <w:rFonts w:ascii="Calibri" w:eastAsia="Times New Roman" w:hAnsi="Calibri" w:cs="Times New Roman"/>
          <w:noProof/>
        </w:rPr>
        <w:tab/>
        <w:t xml:space="preserve">Prasad SC, Giannuzzi A, Nahleh EA, Donato G De, Russo A, Sanna M. Is endoscopic ear surgery an alternative to the modified Bondy technique for limited epitympanic cholesteatoma? </w:t>
      </w:r>
      <w:r w:rsidRPr="009A40C0">
        <w:rPr>
          <w:rFonts w:ascii="Calibri" w:eastAsia="Times New Roman" w:hAnsi="Calibri" w:cs="Times New Roman"/>
          <w:i/>
          <w:iCs/>
          <w:noProof/>
        </w:rPr>
        <w:t>Eur Arch Oto-Rhino-Laryngology</w:t>
      </w:r>
      <w:r w:rsidRPr="009A40C0">
        <w:rPr>
          <w:rFonts w:ascii="Calibri" w:eastAsia="Times New Roman" w:hAnsi="Calibri" w:cs="Times New Roman"/>
          <w:noProof/>
        </w:rPr>
        <w:t>. 2016;273(9):2533-2540. doi:10.1007/s00405-015-3883-3.</w:t>
      </w:r>
    </w:p>
    <w:p w14:paraId="264848ED"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3E227873"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8. </w:t>
      </w:r>
      <w:r w:rsidRPr="009A40C0">
        <w:rPr>
          <w:rFonts w:ascii="Calibri" w:eastAsia="Times New Roman" w:hAnsi="Calibri" w:cs="Times New Roman"/>
          <w:noProof/>
        </w:rPr>
        <w:tab/>
        <w:t xml:space="preserve">Mijovic T, Lea J. Training and Education in Endoscopic Ear Surgery. </w:t>
      </w:r>
      <w:r w:rsidRPr="009A40C0">
        <w:rPr>
          <w:rFonts w:ascii="Calibri" w:eastAsia="Times New Roman" w:hAnsi="Calibri" w:cs="Times New Roman"/>
          <w:i/>
          <w:iCs/>
          <w:noProof/>
        </w:rPr>
        <w:t>Curr Otorhinolaryngol Rep</w:t>
      </w:r>
      <w:r w:rsidRPr="009A40C0">
        <w:rPr>
          <w:rFonts w:ascii="Calibri" w:eastAsia="Times New Roman" w:hAnsi="Calibri" w:cs="Times New Roman"/>
          <w:noProof/>
        </w:rPr>
        <w:t>. 2015;3(4):193-199. doi:10.1007/s40136-015-0101-1.</w:t>
      </w:r>
    </w:p>
    <w:p w14:paraId="4B73B123"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305F71FE"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9. </w:t>
      </w:r>
      <w:r w:rsidRPr="009A40C0">
        <w:rPr>
          <w:rFonts w:ascii="Calibri" w:eastAsia="Times New Roman" w:hAnsi="Calibri" w:cs="Times New Roman"/>
          <w:noProof/>
        </w:rPr>
        <w:tab/>
        <w:t xml:space="preserve">James AL. Endoscopic Middle Ear Surgery in Children. </w:t>
      </w:r>
      <w:r w:rsidRPr="009A40C0">
        <w:rPr>
          <w:rFonts w:ascii="Calibri" w:eastAsia="Times New Roman" w:hAnsi="Calibri" w:cs="Times New Roman"/>
          <w:i/>
          <w:iCs/>
          <w:noProof/>
        </w:rPr>
        <w:t>Otolaryngol Clin North Am</w:t>
      </w:r>
      <w:r w:rsidRPr="009A40C0">
        <w:rPr>
          <w:rFonts w:ascii="Calibri" w:eastAsia="Times New Roman" w:hAnsi="Calibri" w:cs="Times New Roman"/>
          <w:noProof/>
        </w:rPr>
        <w:t>. 2013;46(2):233-244. doi:10.1016/j.otc.2012.10.007.</w:t>
      </w:r>
    </w:p>
    <w:p w14:paraId="58A4F4CA"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4B4FC937"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10. </w:t>
      </w:r>
      <w:r w:rsidRPr="009A40C0">
        <w:rPr>
          <w:rFonts w:ascii="Calibri" w:eastAsia="Times New Roman" w:hAnsi="Calibri" w:cs="Times New Roman"/>
          <w:noProof/>
        </w:rPr>
        <w:tab/>
        <w:t xml:space="preserve">James AL. Endoscope or Microscope-Guided Pediatric Tympanoplasty? Comparison of Grafting Technique and Outcome. </w:t>
      </w:r>
      <w:r w:rsidRPr="009A40C0">
        <w:rPr>
          <w:rFonts w:ascii="Calibri" w:eastAsia="Times New Roman" w:hAnsi="Calibri" w:cs="Times New Roman"/>
          <w:i/>
          <w:iCs/>
          <w:noProof/>
        </w:rPr>
        <w:t>Laryngoscope</w:t>
      </w:r>
      <w:r w:rsidRPr="009A40C0">
        <w:rPr>
          <w:rFonts w:ascii="Calibri" w:eastAsia="Times New Roman" w:hAnsi="Calibri" w:cs="Times New Roman"/>
          <w:noProof/>
        </w:rPr>
        <w:t>. 2017. doi:10.1002/lary.26568.</w:t>
      </w:r>
    </w:p>
    <w:p w14:paraId="4EE72908"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151E00E2"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lastRenderedPageBreak/>
        <w:t xml:space="preserve">11. </w:t>
      </w:r>
      <w:r w:rsidRPr="009A40C0">
        <w:rPr>
          <w:rFonts w:ascii="Calibri" w:eastAsia="Times New Roman" w:hAnsi="Calibri" w:cs="Times New Roman"/>
          <w:noProof/>
        </w:rPr>
        <w:tab/>
        <w:t xml:space="preserve">le Nobel GJ, Cushing SL, Papsin BC, James AL. Intraoperative Bleeding and the Risk of Residual Cholesteatoma. </w:t>
      </w:r>
      <w:r w:rsidRPr="009A40C0">
        <w:rPr>
          <w:rFonts w:ascii="Calibri" w:eastAsia="Times New Roman" w:hAnsi="Calibri" w:cs="Times New Roman"/>
          <w:i/>
          <w:iCs/>
          <w:noProof/>
        </w:rPr>
        <w:t>Otol Neurotol</w:t>
      </w:r>
      <w:r w:rsidRPr="009A40C0">
        <w:rPr>
          <w:rFonts w:ascii="Calibri" w:eastAsia="Times New Roman" w:hAnsi="Calibri" w:cs="Times New Roman"/>
          <w:noProof/>
        </w:rPr>
        <w:t>. 2017;38(4):529-534. doi:10.1097/MAO.0000000000001355.</w:t>
      </w:r>
    </w:p>
    <w:p w14:paraId="3B14A3EF"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21E1ECC1"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12. </w:t>
      </w:r>
      <w:r w:rsidRPr="009A40C0">
        <w:rPr>
          <w:rFonts w:ascii="Calibri" w:eastAsia="Times New Roman" w:hAnsi="Calibri" w:cs="Times New Roman"/>
          <w:noProof/>
        </w:rPr>
        <w:tab/>
        <w:t xml:space="preserve">Kozin ED, Kiringoda R, Lee DJ. Incorporating Endoscopic Ear Surgery into Your Clinical Practice. </w:t>
      </w:r>
      <w:r w:rsidRPr="009A40C0">
        <w:rPr>
          <w:rFonts w:ascii="Calibri" w:eastAsia="Times New Roman" w:hAnsi="Calibri" w:cs="Times New Roman"/>
          <w:i/>
          <w:iCs/>
          <w:noProof/>
        </w:rPr>
        <w:t>Otolaryngol Clin North Am</w:t>
      </w:r>
      <w:r w:rsidRPr="009A40C0">
        <w:rPr>
          <w:rFonts w:ascii="Calibri" w:eastAsia="Times New Roman" w:hAnsi="Calibri" w:cs="Times New Roman"/>
          <w:noProof/>
        </w:rPr>
        <w:t>. 2016;49(5):1237-1251. doi:10.1016/j.otc.2016.05.005.</w:t>
      </w:r>
    </w:p>
    <w:p w14:paraId="73447549"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2454752C"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13. </w:t>
      </w:r>
      <w:r w:rsidRPr="009A40C0">
        <w:rPr>
          <w:rFonts w:ascii="Calibri" w:eastAsia="Times New Roman" w:hAnsi="Calibri" w:cs="Times New Roman"/>
          <w:noProof/>
        </w:rPr>
        <w:tab/>
        <w:t xml:space="preserve">Kozin ED, Lehmann A, Carter M, et al. Thermal effects of endoscopy in a human temporal bone model: Implications for endoscopic ear surgery. </w:t>
      </w:r>
      <w:r w:rsidRPr="009A40C0">
        <w:rPr>
          <w:rFonts w:ascii="Calibri" w:eastAsia="Times New Roman" w:hAnsi="Calibri" w:cs="Times New Roman"/>
          <w:i/>
          <w:iCs/>
          <w:noProof/>
        </w:rPr>
        <w:t>Laryngoscope</w:t>
      </w:r>
      <w:r w:rsidRPr="009A40C0">
        <w:rPr>
          <w:rFonts w:ascii="Calibri" w:eastAsia="Times New Roman" w:hAnsi="Calibri" w:cs="Times New Roman"/>
          <w:noProof/>
        </w:rPr>
        <w:t>. 2014;124(8):332-339. doi:10.1002/lary.24666.</w:t>
      </w:r>
    </w:p>
    <w:p w14:paraId="571FD201"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7AC852F7"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14. </w:t>
      </w:r>
      <w:r w:rsidRPr="009A40C0">
        <w:rPr>
          <w:rFonts w:ascii="Calibri" w:eastAsia="Times New Roman" w:hAnsi="Calibri" w:cs="Times New Roman"/>
          <w:noProof/>
        </w:rPr>
        <w:tab/>
        <w:t xml:space="preserve">Khan MM, Parab SR. Endoscopic cartilage tympanoplasty: A two-handed technique using an endoscope holder. </w:t>
      </w:r>
      <w:r w:rsidRPr="009A40C0">
        <w:rPr>
          <w:rFonts w:ascii="Calibri" w:eastAsia="Times New Roman" w:hAnsi="Calibri" w:cs="Times New Roman"/>
          <w:i/>
          <w:iCs/>
          <w:noProof/>
        </w:rPr>
        <w:t>Laryngoscope</w:t>
      </w:r>
      <w:r w:rsidRPr="009A40C0">
        <w:rPr>
          <w:rFonts w:ascii="Calibri" w:eastAsia="Times New Roman" w:hAnsi="Calibri" w:cs="Times New Roman"/>
          <w:noProof/>
        </w:rPr>
        <w:t>. 2016;126(8):1893-1898. doi:10.1002/lary.25760.</w:t>
      </w:r>
    </w:p>
    <w:p w14:paraId="7223CF6E"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62D998FC"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15. </w:t>
      </w:r>
      <w:r w:rsidRPr="009A40C0">
        <w:rPr>
          <w:rFonts w:ascii="Calibri" w:eastAsia="Times New Roman" w:hAnsi="Calibri" w:cs="Times New Roman"/>
          <w:noProof/>
        </w:rPr>
        <w:tab/>
        <w:t xml:space="preserve">De Zinis LOR, Berlucchi M, Nassif N. Double-handed endoscopic myringoplasty with a holding system in children: Preliminary observations. </w:t>
      </w:r>
      <w:r w:rsidRPr="009A40C0">
        <w:rPr>
          <w:rFonts w:ascii="Calibri" w:eastAsia="Times New Roman" w:hAnsi="Calibri" w:cs="Times New Roman"/>
          <w:i/>
          <w:iCs/>
          <w:noProof/>
        </w:rPr>
        <w:t>Int J Pediatr Otorhinolaryngol</w:t>
      </w:r>
      <w:r w:rsidRPr="009A40C0">
        <w:rPr>
          <w:rFonts w:ascii="Calibri" w:eastAsia="Times New Roman" w:hAnsi="Calibri" w:cs="Times New Roman"/>
          <w:noProof/>
        </w:rPr>
        <w:t>. 2017;96:127-130. doi:10.1016/j.ijporl.2017.03.017.</w:t>
      </w:r>
    </w:p>
    <w:p w14:paraId="50CED649"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29FF8716" w14:textId="77777777" w:rsidR="009A40C0" w:rsidRPr="009A40C0" w:rsidRDefault="009A40C0">
      <w:pPr>
        <w:widowControl w:val="0"/>
        <w:autoSpaceDE w:val="0"/>
        <w:autoSpaceDN w:val="0"/>
        <w:adjustRightInd w:val="0"/>
        <w:ind w:left="640" w:hanging="640"/>
        <w:rPr>
          <w:rFonts w:ascii="Calibri" w:hAnsi="Calibri"/>
          <w:noProof/>
        </w:rPr>
      </w:pPr>
      <w:r w:rsidRPr="009A40C0">
        <w:rPr>
          <w:rFonts w:ascii="Calibri" w:eastAsia="Times New Roman" w:hAnsi="Calibri" w:cs="Times New Roman"/>
          <w:noProof/>
        </w:rPr>
        <w:t xml:space="preserve">16. </w:t>
      </w:r>
      <w:r w:rsidRPr="009A40C0">
        <w:rPr>
          <w:rFonts w:ascii="Calibri" w:eastAsia="Times New Roman" w:hAnsi="Calibri" w:cs="Times New Roman"/>
          <w:noProof/>
        </w:rPr>
        <w:tab/>
        <w:t xml:space="preserve">James AL, Papsin BC. Ten Top Considerations in Pediatric Tympanoplasty. </w:t>
      </w:r>
      <w:r w:rsidRPr="009A40C0">
        <w:rPr>
          <w:rFonts w:ascii="Calibri" w:eastAsia="Times New Roman" w:hAnsi="Calibri" w:cs="Times New Roman"/>
          <w:i/>
          <w:iCs/>
          <w:noProof/>
        </w:rPr>
        <w:t>Am Acad Otolaryngol - Head Neck Surg</w:t>
      </w:r>
      <w:r w:rsidRPr="009A40C0">
        <w:rPr>
          <w:rFonts w:ascii="Calibri" w:eastAsia="Times New Roman" w:hAnsi="Calibri" w:cs="Times New Roman"/>
          <w:noProof/>
        </w:rPr>
        <w:t>. 2012;(September):992-998. doi:10.1177/0194599812460497.</w:t>
      </w:r>
    </w:p>
    <w:p w14:paraId="1CC12485" w14:textId="75559D0F" w:rsidR="00D6768F" w:rsidRDefault="002A244A" w:rsidP="009A40C0">
      <w:pPr>
        <w:widowControl w:val="0"/>
        <w:autoSpaceDE w:val="0"/>
        <w:autoSpaceDN w:val="0"/>
        <w:adjustRightInd w:val="0"/>
        <w:spacing w:after="140" w:line="288" w:lineRule="auto"/>
      </w:pPr>
      <w:ins w:id="191" w:author="Arushri Swarup" w:date="2017-09-23T18:51:00Z">
        <w:r>
          <w:fldChar w:fldCharType="end"/>
        </w:r>
      </w:ins>
    </w:p>
    <w:p w14:paraId="38A2D4F7" w14:textId="77777777" w:rsidR="007263C8" w:rsidRDefault="007263C8" w:rsidP="00A517E3">
      <w:pPr>
        <w:widowControl w:val="0"/>
        <w:autoSpaceDE w:val="0"/>
        <w:autoSpaceDN w:val="0"/>
        <w:adjustRightInd w:val="0"/>
        <w:spacing w:after="140"/>
        <w:rPr>
          <w:highlight w:val="yellow"/>
        </w:rPr>
      </w:pPr>
    </w:p>
    <w:p w14:paraId="59D0C89E" w14:textId="77777777" w:rsidR="007263C8" w:rsidRPr="004D0725" w:rsidRDefault="007263C8" w:rsidP="00A517E3">
      <w:pPr>
        <w:widowControl w:val="0"/>
        <w:autoSpaceDE w:val="0"/>
        <w:autoSpaceDN w:val="0"/>
        <w:adjustRightInd w:val="0"/>
        <w:spacing w:after="140"/>
        <w:rPr>
          <w:strike/>
        </w:rPr>
      </w:pPr>
      <w:r w:rsidRPr="004D0725">
        <w:rPr>
          <w:strike/>
        </w:rPr>
        <w:t>NB ref #3 and #10 above are the same</w:t>
      </w:r>
    </w:p>
    <w:p w14:paraId="39AD3AC7" w14:textId="77777777" w:rsidR="00D6768F" w:rsidRPr="00C625CA" w:rsidRDefault="007263C8" w:rsidP="00A517E3">
      <w:pPr>
        <w:widowControl w:val="0"/>
        <w:autoSpaceDE w:val="0"/>
        <w:autoSpaceDN w:val="0"/>
        <w:adjustRightInd w:val="0"/>
        <w:spacing w:after="140"/>
        <w:rPr>
          <w:highlight w:val="yellow"/>
        </w:rPr>
      </w:pPr>
      <w:r w:rsidRPr="00C625CA">
        <w:rPr>
          <w:highlight w:val="yellow"/>
        </w:rPr>
        <w:t>Additional references to add</w:t>
      </w:r>
    </w:p>
    <w:p w14:paraId="45B4B4EA" w14:textId="74F09E1B" w:rsidR="001A4EC9" w:rsidRPr="00C625CA" w:rsidRDefault="00A52432" w:rsidP="001A4EC9">
      <w:pPr>
        <w:rPr>
          <w:rFonts w:ascii="Calibri" w:hAnsi="Calibri"/>
          <w:noProof/>
          <w:highlight w:val="yellow"/>
        </w:rPr>
      </w:pPr>
      <w:r w:rsidRPr="00C625CA">
        <w:rPr>
          <w:highlight w:val="yellow"/>
        </w:rPr>
        <w:fldChar w:fldCharType="begin"/>
      </w:r>
      <w:r w:rsidR="00D6768F" w:rsidRPr="00C625CA">
        <w:rPr>
          <w:highlight w:val="yellow"/>
        </w:rPr>
        <w:instrText xml:space="preserve"> ADDIN EN.REFLIST </w:instrText>
      </w:r>
      <w:r w:rsidRPr="00C625CA">
        <w:rPr>
          <w:highlight w:val="yellow"/>
        </w:rPr>
        <w:fldChar w:fldCharType="separate"/>
      </w:r>
      <w:bookmarkStart w:id="192" w:name="_ENREF_1"/>
      <w:r w:rsidR="001A4EC9" w:rsidRPr="00C625CA">
        <w:rPr>
          <w:rFonts w:ascii="Calibri" w:hAnsi="Calibri"/>
          <w:noProof/>
          <w:highlight w:val="yellow"/>
        </w:rPr>
        <w:t>1.</w:t>
      </w:r>
      <w:r w:rsidR="001A4EC9" w:rsidRPr="00C625CA">
        <w:rPr>
          <w:rFonts w:ascii="Calibri" w:hAnsi="Calibri"/>
          <w:noProof/>
          <w:highlight w:val="yellow"/>
        </w:rPr>
        <w:tab/>
        <w:t>James AL. Endoscope or microscope-guided pediatric tympanoplasty? Comparison of grafting technique and outcome. Laryngoscope. 2017 Mar 17. PubMed PMID: 28304079.</w:t>
      </w:r>
      <w:bookmarkEnd w:id="192"/>
      <w:ins w:id="193" w:author="Arushri Swarup" w:date="2017-09-25T10:55:00Z">
        <w:r w:rsidR="003D0B3C">
          <w:rPr>
            <w:rFonts w:ascii="Calibri" w:hAnsi="Calibri"/>
            <w:noProof/>
            <w:highlight w:val="yellow"/>
          </w:rPr>
          <w:t xml:space="preserve"> - INCOMPLETE REFERENCE</w:t>
        </w:r>
      </w:ins>
    </w:p>
    <w:p w14:paraId="408D5FEE" w14:textId="77777777" w:rsidR="001A4EC9" w:rsidRPr="004D0725" w:rsidRDefault="001A4EC9" w:rsidP="001A4EC9">
      <w:pPr>
        <w:rPr>
          <w:rFonts w:ascii="Calibri" w:hAnsi="Calibri"/>
          <w:strike/>
          <w:noProof/>
        </w:rPr>
      </w:pPr>
      <w:bookmarkStart w:id="194" w:name="_ENREF_2"/>
      <w:r w:rsidRPr="004D0725">
        <w:rPr>
          <w:rFonts w:ascii="Calibri" w:hAnsi="Calibri"/>
          <w:strike/>
          <w:noProof/>
        </w:rPr>
        <w:t>2.</w:t>
      </w:r>
      <w:r w:rsidRPr="004D0725">
        <w:rPr>
          <w:rFonts w:ascii="Calibri" w:hAnsi="Calibri"/>
          <w:strike/>
          <w:noProof/>
        </w:rPr>
        <w:tab/>
        <w:t>Cohen MS, Landegger LD, Kozin ED, Lee DJ. Pediatric endoscopic ear surgery in clinical practice: Lessons learned and early outcomes. Laryngoscope. 2016 Mar;126(3):732-8. PubMed PMID: 26228434.</w:t>
      </w:r>
      <w:bookmarkEnd w:id="194"/>
    </w:p>
    <w:p w14:paraId="0AA60F05" w14:textId="77777777" w:rsidR="001A4EC9" w:rsidRPr="004D0725" w:rsidRDefault="001A4EC9" w:rsidP="001A4EC9">
      <w:pPr>
        <w:rPr>
          <w:rFonts w:ascii="Calibri" w:hAnsi="Calibri"/>
          <w:strike/>
          <w:noProof/>
        </w:rPr>
      </w:pPr>
      <w:bookmarkStart w:id="195" w:name="_ENREF_3"/>
      <w:r w:rsidRPr="004D0725">
        <w:rPr>
          <w:rFonts w:ascii="Calibri" w:hAnsi="Calibri"/>
          <w:strike/>
          <w:noProof/>
        </w:rPr>
        <w:t>3.</w:t>
      </w:r>
      <w:r w:rsidRPr="004D0725">
        <w:rPr>
          <w:rFonts w:ascii="Calibri" w:hAnsi="Calibri"/>
          <w:strike/>
          <w:noProof/>
        </w:rPr>
        <w:tab/>
        <w:t>Kozin ED, Lehmann A, Carter M, Hight E, Cohen M, Nakajima HH, et al. Thermal effects of endoscopy in a human temporal bone model: implications for endoscopic ear surgery. Laryngoscope. 2014 Aug;124(8):E332-9. PubMed PMID: 24604692. Pubmed Central PMCID: 4465246.</w:t>
      </w:r>
      <w:bookmarkEnd w:id="195"/>
    </w:p>
    <w:p w14:paraId="1F9AF954" w14:textId="77777777" w:rsidR="001A4EC9" w:rsidRPr="00C625CA" w:rsidRDefault="001A4EC9" w:rsidP="001A4EC9">
      <w:pPr>
        <w:rPr>
          <w:rFonts w:ascii="Calibri" w:hAnsi="Calibri"/>
          <w:noProof/>
          <w:highlight w:val="yellow"/>
        </w:rPr>
      </w:pPr>
      <w:bookmarkStart w:id="196" w:name="_ENREF_4"/>
      <w:r w:rsidRPr="00C625CA">
        <w:rPr>
          <w:rFonts w:ascii="Calibri" w:hAnsi="Calibri"/>
          <w:noProof/>
          <w:highlight w:val="yellow"/>
        </w:rPr>
        <w:lastRenderedPageBreak/>
        <w:t>4.</w:t>
      </w:r>
      <w:r w:rsidRPr="00C625CA">
        <w:rPr>
          <w:rFonts w:ascii="Calibri" w:hAnsi="Calibri"/>
          <w:noProof/>
          <w:highlight w:val="yellow"/>
        </w:rPr>
        <w:tab/>
        <w:t>De Zinis LO, Berlucchi M, Nassif N. Double-handed endoscopic myringoplasty with a holding system in children: Preliminary observations. Int J Pediatr Otorhinolaryngol. 2017 May;96:127-30. PubMed PMID: 28390601.</w:t>
      </w:r>
      <w:bookmarkEnd w:id="196"/>
    </w:p>
    <w:p w14:paraId="175BBC12" w14:textId="77777777" w:rsidR="001A4EC9" w:rsidRPr="004D0725" w:rsidRDefault="001A4EC9" w:rsidP="001A4EC9">
      <w:pPr>
        <w:rPr>
          <w:rFonts w:ascii="Calibri" w:hAnsi="Calibri"/>
          <w:strike/>
          <w:noProof/>
        </w:rPr>
      </w:pPr>
      <w:bookmarkStart w:id="197" w:name="_ENREF_5"/>
      <w:r w:rsidRPr="004D0725">
        <w:rPr>
          <w:rFonts w:ascii="Calibri" w:hAnsi="Calibri"/>
          <w:strike/>
          <w:noProof/>
        </w:rPr>
        <w:t>5.</w:t>
      </w:r>
      <w:r w:rsidRPr="004D0725">
        <w:rPr>
          <w:rFonts w:ascii="Calibri" w:hAnsi="Calibri"/>
          <w:strike/>
          <w:noProof/>
        </w:rPr>
        <w:tab/>
        <w:t>Khan MM, Parab SR. Endoscopic cartilage tympanoplasty: A two-handed technique using an endoscope holder. Laryngoscope. 2016 Aug;126(8):1893-8. PubMed PMID: 26535476.</w:t>
      </w:r>
      <w:bookmarkEnd w:id="197"/>
    </w:p>
    <w:p w14:paraId="354ACCFD" w14:textId="77777777" w:rsidR="001A4EC9" w:rsidRPr="00C625CA" w:rsidRDefault="001A4EC9" w:rsidP="001A4EC9">
      <w:pPr>
        <w:rPr>
          <w:rFonts w:ascii="Calibri" w:hAnsi="Calibri"/>
          <w:noProof/>
          <w:highlight w:val="yellow"/>
        </w:rPr>
      </w:pPr>
    </w:p>
    <w:p w14:paraId="11A6E692" w14:textId="77777777" w:rsidR="00DC50B3" w:rsidRPr="00743726" w:rsidRDefault="00A52432" w:rsidP="00A517E3">
      <w:pPr>
        <w:widowControl w:val="0"/>
        <w:autoSpaceDE w:val="0"/>
        <w:autoSpaceDN w:val="0"/>
        <w:adjustRightInd w:val="0"/>
        <w:spacing w:after="140"/>
      </w:pPr>
      <w:r w:rsidRPr="00C625CA">
        <w:rPr>
          <w:highlight w:val="yellow"/>
        </w:rPr>
        <w:fldChar w:fldCharType="end"/>
      </w:r>
    </w:p>
    <w:sectPr w:rsidR="00DC50B3" w:rsidRPr="00743726" w:rsidSect="00586262">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Arushri Swarup" w:date="2017-09-23T19:55:00Z" w:initials="AS">
    <w:p w14:paraId="1D7853D6" w14:textId="1CFC1B4F" w:rsidR="0098474E" w:rsidRDefault="0098474E">
      <w:pPr>
        <w:pStyle w:val="CommentText"/>
      </w:pPr>
      <w:r>
        <w:rPr>
          <w:rStyle w:val="CommentReference"/>
        </w:rPr>
        <w:annotationRef/>
      </w:r>
      <w:r>
        <w:t>Is this the right ref?</w:t>
      </w:r>
    </w:p>
  </w:comment>
  <w:comment w:id="14" w:author="Adrian James" w:date="2017-09-13T11:35:00Z" w:initials="AJ">
    <w:p w14:paraId="5382B5B8" w14:textId="77777777" w:rsidR="000C18B6" w:rsidRDefault="000C18B6" w:rsidP="0041136B">
      <w:pPr>
        <w:pStyle w:val="CommentText"/>
      </w:pPr>
      <w:r>
        <w:rPr>
          <w:rStyle w:val="CommentReference"/>
        </w:rPr>
        <w:annotationRef/>
      </w:r>
      <w:r>
        <w:t>Add text here to show how it was a mixed methods study</w:t>
      </w:r>
    </w:p>
    <w:p w14:paraId="58823373" w14:textId="77777777" w:rsidR="000C18B6" w:rsidRDefault="000C18B6">
      <w:pPr>
        <w:pStyle w:val="CommentText"/>
      </w:pPr>
    </w:p>
  </w:comment>
  <w:comment w:id="21" w:author="Arushri Swarup" w:date="2017-09-23T20:03:00Z" w:initials="AS">
    <w:p w14:paraId="53B47FF1" w14:textId="1B31AA20" w:rsidR="0098474E" w:rsidRDefault="0098474E">
      <w:pPr>
        <w:pStyle w:val="CommentText"/>
      </w:pPr>
      <w:r>
        <w:rPr>
          <w:rStyle w:val="CommentReference"/>
        </w:rPr>
        <w:annotationRef/>
      </w:r>
      <w:r>
        <w:t xml:space="preserve">This is comparing means.. not medians </w:t>
      </w:r>
    </w:p>
  </w:comment>
  <w:comment w:id="31" w:author="Adrian James" w:date="2017-09-13T11:35:00Z" w:initials="AJ">
    <w:p w14:paraId="4AD07A3A" w14:textId="77777777" w:rsidR="000C18B6" w:rsidRDefault="000C18B6">
      <w:pPr>
        <w:pStyle w:val="CommentText"/>
      </w:pPr>
      <w:r>
        <w:rPr>
          <w:rStyle w:val="CommentReference"/>
        </w:rPr>
        <w:annotationRef/>
      </w:r>
      <w:r>
        <w:t xml:space="preserve">Please can you plot histograms for responses to each question (may be with bin width of 20%). You could also show number who have TEES instruments on the same graph – perhaps also </w:t>
      </w:r>
      <w:proofErr w:type="spellStart"/>
      <w:r>
        <w:t>replot</w:t>
      </w:r>
      <w:proofErr w:type="spellEnd"/>
      <w:r>
        <w:t xml:space="preserve"> with surgeons TEES experience</w:t>
      </w:r>
    </w:p>
  </w:comment>
  <w:comment w:id="91" w:author="Arushri Swarup" w:date="2017-09-23T21:11:00Z" w:initials="AS">
    <w:p w14:paraId="1C1D5324" w14:textId="680DC367" w:rsidR="00C06B5A" w:rsidRDefault="00C06B5A">
      <w:pPr>
        <w:pStyle w:val="CommentText"/>
      </w:pPr>
      <w:r>
        <w:rPr>
          <w:rStyle w:val="CommentReference"/>
        </w:rPr>
        <w:annotationRef/>
      </w:r>
      <w:r>
        <w:t>Should we keep this?</w:t>
      </w:r>
    </w:p>
  </w:comment>
  <w:comment w:id="94" w:author="Arushri Swarup" w:date="2017-09-23T21:11:00Z" w:initials="AS">
    <w:p w14:paraId="72F025B6" w14:textId="4F41FD28" w:rsidR="00C06B5A" w:rsidRDefault="00C06B5A">
      <w:pPr>
        <w:pStyle w:val="CommentText"/>
      </w:pPr>
      <w:r>
        <w:rPr>
          <w:rStyle w:val="CommentReference"/>
        </w:rPr>
        <w:annotationRef/>
      </w:r>
      <w:r>
        <w:t xml:space="preserve"> Should we keep this?</w:t>
      </w:r>
    </w:p>
  </w:comment>
  <w:comment w:id="95" w:author="Arushri Swarup" w:date="2017-09-23T20:19:00Z" w:initials="AS">
    <w:p w14:paraId="374A4CFC" w14:textId="322C6995" w:rsidR="00302FF1" w:rsidRDefault="00302FF1">
      <w:pPr>
        <w:pStyle w:val="CommentText"/>
      </w:pPr>
      <w:r>
        <w:rPr>
          <w:rStyle w:val="CommentReference"/>
        </w:rPr>
        <w:annotationRef/>
      </w:r>
      <w:r>
        <w:t xml:space="preserve">I have included both medians and means here – not sure which one to include… we are doing the </w:t>
      </w:r>
      <w:proofErr w:type="spellStart"/>
      <w:r>
        <w:t>kruskall</w:t>
      </w:r>
      <w:proofErr w:type="spellEnd"/>
      <w:r>
        <w:t xml:space="preserve"> </w:t>
      </w:r>
      <w:proofErr w:type="spellStart"/>
      <w:r>
        <w:t>wallis</w:t>
      </w:r>
      <w:proofErr w:type="spellEnd"/>
      <w:r>
        <w:t xml:space="preserve"> test here which uses the means so it would make most sense to report means here… possibly with 95%ci?</w:t>
      </w:r>
    </w:p>
  </w:comment>
  <w:comment w:id="116" w:author="Arushri Swarup" w:date="2017-09-23T21:00:00Z" w:initials="AS">
    <w:p w14:paraId="0E2EA16D" w14:textId="62BD5A36" w:rsidR="00C13DE8" w:rsidRDefault="00C13DE8">
      <w:pPr>
        <w:pStyle w:val="CommentText"/>
      </w:pPr>
      <w:r>
        <w:rPr>
          <w:rStyle w:val="CommentReference"/>
        </w:rPr>
        <w:annotationRef/>
      </w:r>
      <w:r>
        <w:t>I think that there is actually no significant difference because this was the result of the t test which assumes normally distributed data, when I did a non-parametric Wilcoxon test, there were no statistically significant results</w:t>
      </w:r>
    </w:p>
  </w:comment>
  <w:comment w:id="121" w:author="Gavib le Nobel" w:date="2017-09-13T11:35:00Z" w:initials="GlN">
    <w:p w14:paraId="3AEDF0D7" w14:textId="77777777" w:rsidR="000C18B6" w:rsidRDefault="000C18B6">
      <w:pPr>
        <w:pStyle w:val="CommentText"/>
      </w:pPr>
      <w:r>
        <w:rPr>
          <w:rStyle w:val="CommentReference"/>
        </w:rPr>
        <w:annotationRef/>
      </w:r>
      <w:r>
        <w:t xml:space="preserve">Do we know which questions came from </w:t>
      </w:r>
      <w:proofErr w:type="spellStart"/>
      <w:r>
        <w:t>ppl</w:t>
      </w:r>
      <w:proofErr w:type="spellEnd"/>
      <w:r>
        <w:t xml:space="preserve"> with specialized TEES sets or not? Yes. </w:t>
      </w:r>
    </w:p>
  </w:comment>
  <w:comment w:id="122" w:author="Adrian James" w:date="2017-09-13T11:35:00Z" w:initials="AJ">
    <w:p w14:paraId="553D45EA" w14:textId="77777777" w:rsidR="000C18B6" w:rsidRDefault="000C18B6">
      <w:pPr>
        <w:pStyle w:val="CommentText"/>
      </w:pPr>
      <w:r>
        <w:rPr>
          <w:rStyle w:val="CommentReference"/>
        </w:rPr>
        <w:annotationRef/>
      </w:r>
      <w:r>
        <w:t>Subheading missing for this column</w:t>
      </w:r>
    </w:p>
  </w:comment>
  <w:comment w:id="125" w:author="Adrian James" w:date="2017-09-13T11:35:00Z" w:initials="AJ">
    <w:p w14:paraId="2AB00BBC" w14:textId="77777777" w:rsidR="000C18B6" w:rsidRDefault="000C18B6">
      <w:pPr>
        <w:pStyle w:val="CommentText"/>
      </w:pPr>
      <w:r>
        <w:rPr>
          <w:rStyle w:val="CommentReference"/>
        </w:rPr>
        <w:annotationRef/>
      </w:r>
      <w:r>
        <w:t xml:space="preserve">I would keep the table, and condense this text into one or two </w:t>
      </w:r>
      <w:proofErr w:type="spellStart"/>
      <w:r>
        <w:t>shortish</w:t>
      </w:r>
      <w:proofErr w:type="spellEnd"/>
      <w:r>
        <w:t xml:space="preserve"> paragraphs summarizing the comments. </w:t>
      </w:r>
    </w:p>
    <w:p w14:paraId="3EBEEA16" w14:textId="77777777" w:rsidR="000C18B6" w:rsidRDefault="000C18B6">
      <w:pPr>
        <w:pStyle w:val="CommentText"/>
      </w:pPr>
    </w:p>
  </w:comment>
  <w:comment w:id="183" w:author="Arushri Swarup" w:date="2017-09-13T11:35:00Z" w:initials="AS">
    <w:p w14:paraId="3D273013" w14:textId="77777777" w:rsidR="000C18B6" w:rsidRDefault="000C18B6" w:rsidP="00EB0289">
      <w:pPr>
        <w:pStyle w:val="CommentText"/>
      </w:pPr>
      <w:r>
        <w:rPr>
          <w:rStyle w:val="CommentReference"/>
        </w:rPr>
        <w:annotationRef/>
      </w:r>
      <w:r>
        <w:t>I’m not sure what to put here</w:t>
      </w:r>
    </w:p>
  </w:comment>
  <w:comment w:id="179" w:author="Adrian James" w:date="2017-09-13T11:54:00Z" w:initials="AJ">
    <w:p w14:paraId="236C19D4" w14:textId="77777777" w:rsidR="000C18B6" w:rsidRDefault="000C18B6">
      <w:pPr>
        <w:pStyle w:val="CommentText"/>
      </w:pPr>
      <w:r>
        <w:rPr>
          <w:rStyle w:val="CommentReference"/>
        </w:rPr>
        <w:annotationRef/>
      </w:r>
      <w:r>
        <w:t>I would remove this section and add the text to the conclusion</w:t>
      </w:r>
    </w:p>
  </w:comment>
  <w:comment w:id="184" w:author="Adrian James" w:date="2017-09-13T11:35:00Z" w:initials="AJ">
    <w:p w14:paraId="05279417" w14:textId="77777777" w:rsidR="000C18B6" w:rsidRDefault="000C18B6">
      <w:pPr>
        <w:pStyle w:val="CommentText"/>
      </w:pPr>
      <w:r>
        <w:rPr>
          <w:rStyle w:val="CommentReference"/>
        </w:rPr>
        <w:annotationRef/>
      </w:r>
      <w:r>
        <w:t xml:space="preserve">Is this true? Or is it modified-Delphi method or something </w:t>
      </w:r>
      <w:proofErr w:type="spellStart"/>
      <w:r>
        <w:t>eles</w:t>
      </w:r>
      <w:proofErr w:type="spellEnd"/>
      <w:r>
        <w:t>?</w:t>
      </w:r>
    </w:p>
  </w:comment>
  <w:comment w:id="186" w:author="Adrian James" w:date="2017-09-13T11:35:00Z" w:initials="AJ">
    <w:p w14:paraId="5A68E110" w14:textId="77777777" w:rsidR="000C18B6" w:rsidRDefault="000C18B6">
      <w:pPr>
        <w:pStyle w:val="CommentText"/>
      </w:pPr>
      <w:r>
        <w:rPr>
          <w:rStyle w:val="CommentReference"/>
        </w:rPr>
        <w:annotationRef/>
      </w:r>
      <w:r>
        <w:t xml:space="preserve">May need to change this after looking at </w:t>
      </w:r>
      <w:proofErr w:type="spellStart"/>
      <w:r>
        <w:t>hisotgrams</w:t>
      </w:r>
      <w:proofErr w:type="spellEnd"/>
    </w:p>
  </w:comment>
  <w:comment w:id="187" w:author="Adrian James" w:date="2017-09-13T11:35:00Z" w:initials="AJ">
    <w:p w14:paraId="048F1130" w14:textId="77777777" w:rsidR="000C18B6" w:rsidRDefault="000C18B6">
      <w:pPr>
        <w:pStyle w:val="CommentText"/>
      </w:pPr>
      <w:r>
        <w:rPr>
          <w:rStyle w:val="CommentReference"/>
        </w:rPr>
        <w:annotationRef/>
      </w:r>
      <w:r>
        <w:t>This is important: please add to results section if correct.</w:t>
      </w:r>
    </w:p>
  </w:comment>
  <w:comment w:id="188" w:author="Adrian James" w:date="2017-09-13T11:35:00Z" w:initials="AJ">
    <w:p w14:paraId="7F9300E7" w14:textId="77777777" w:rsidR="000C18B6" w:rsidRDefault="000C18B6">
      <w:pPr>
        <w:pStyle w:val="CommentText"/>
      </w:pPr>
      <w:r>
        <w:rPr>
          <w:rStyle w:val="CommentReference"/>
        </w:rPr>
        <w:annotationRef/>
      </w:r>
      <w:r>
        <w:t>This needs to be in results to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7853D6" w15:done="0"/>
  <w15:commentEx w15:paraId="58823373" w15:done="1"/>
  <w15:commentEx w15:paraId="53B47FF1" w15:done="0"/>
  <w15:commentEx w15:paraId="4AD07A3A" w15:done="0"/>
  <w15:commentEx w15:paraId="1C1D5324" w15:done="0"/>
  <w15:commentEx w15:paraId="72F025B6" w15:done="0"/>
  <w15:commentEx w15:paraId="374A4CFC" w15:done="0"/>
  <w15:commentEx w15:paraId="0E2EA16D" w15:done="0"/>
  <w15:commentEx w15:paraId="3AEDF0D7" w15:done="0"/>
  <w15:commentEx w15:paraId="553D45EA" w15:done="0"/>
  <w15:commentEx w15:paraId="3EBEEA16" w15:done="0"/>
  <w15:commentEx w15:paraId="3D273013" w15:done="0"/>
  <w15:commentEx w15:paraId="236C19D4" w15:done="0"/>
  <w15:commentEx w15:paraId="05279417" w15:done="0"/>
  <w15:commentEx w15:paraId="5A68E110" w15:done="0"/>
  <w15:commentEx w15:paraId="048F1130" w15:done="0"/>
  <w15:commentEx w15:paraId="7F9300E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075ACE" w14:textId="77777777" w:rsidR="00296157" w:rsidRDefault="00296157" w:rsidP="00FB076D">
      <w:r>
        <w:separator/>
      </w:r>
    </w:p>
  </w:endnote>
  <w:endnote w:type="continuationSeparator" w:id="0">
    <w:p w14:paraId="534DF7FC" w14:textId="77777777" w:rsidR="00296157" w:rsidRDefault="00296157" w:rsidP="00FB07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Verdana">
    <w:panose1 w:val="020B0604030504040204"/>
    <w:charset w:val="00"/>
    <w:family w:val="auto"/>
    <w:pitch w:val="variable"/>
    <w:sig w:usb0="A10006FF" w:usb1="4000205B" w:usb2="00000010"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1419059"/>
      <w:docPartObj>
        <w:docPartGallery w:val="Page Numbers (Bottom of Page)"/>
        <w:docPartUnique/>
      </w:docPartObj>
    </w:sdtPr>
    <w:sdtEndPr/>
    <w:sdtContent>
      <w:p w14:paraId="0F85F781" w14:textId="77777777" w:rsidR="000C18B6" w:rsidRDefault="008B16E8">
        <w:pPr>
          <w:pStyle w:val="Footer"/>
          <w:jc w:val="right"/>
        </w:pPr>
        <w:r>
          <w:fldChar w:fldCharType="begin"/>
        </w:r>
        <w:r>
          <w:instrText xml:space="preserve"> PAGE   \* MERGEFORMAT </w:instrText>
        </w:r>
        <w:r>
          <w:fldChar w:fldCharType="separate"/>
        </w:r>
        <w:r w:rsidR="009A40C0">
          <w:rPr>
            <w:noProof/>
          </w:rPr>
          <w:t>7</w:t>
        </w:r>
        <w:r>
          <w:rPr>
            <w:noProof/>
          </w:rPr>
          <w:fldChar w:fldCharType="end"/>
        </w:r>
      </w:p>
    </w:sdtContent>
  </w:sdt>
  <w:p w14:paraId="2174C451" w14:textId="77777777" w:rsidR="000C18B6" w:rsidRDefault="000C18B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066F03" w14:textId="77777777" w:rsidR="00296157" w:rsidRDefault="00296157" w:rsidP="00FB076D">
      <w:r>
        <w:separator/>
      </w:r>
    </w:p>
  </w:footnote>
  <w:footnote w:type="continuationSeparator" w:id="0">
    <w:p w14:paraId="63F7DC90" w14:textId="77777777" w:rsidR="00296157" w:rsidRDefault="00296157" w:rsidP="00FB076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B55A44"/>
    <w:multiLevelType w:val="hybridMultilevel"/>
    <w:tmpl w:val="513A91D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28B97BAB"/>
    <w:multiLevelType w:val="hybridMultilevel"/>
    <w:tmpl w:val="475E5DF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2BEB147A"/>
    <w:multiLevelType w:val="hybridMultilevel"/>
    <w:tmpl w:val="AFBEAC76"/>
    <w:lvl w:ilvl="0" w:tplc="5C0A52FA">
      <w:start w:val="250"/>
      <w:numFmt w:val="bullet"/>
      <w:lvlText w:val="-"/>
      <w:lvlJc w:val="left"/>
      <w:pPr>
        <w:ind w:left="720" w:hanging="360"/>
      </w:pPr>
      <w:rPr>
        <w:rFonts w:ascii="Verdana" w:eastAsia="Times New Roman" w:hAnsi="Verdana"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546095B"/>
    <w:multiLevelType w:val="hybridMultilevel"/>
    <w:tmpl w:val="6F2A1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7">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20">
    <w:nsid w:val="557C2ADD"/>
    <w:multiLevelType w:val="hybridMultilevel"/>
    <w:tmpl w:val="7960EB2C"/>
    <w:lvl w:ilvl="0" w:tplc="B178EC3C">
      <w:start w:val="50"/>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57687CEF"/>
    <w:multiLevelType w:val="hybridMultilevel"/>
    <w:tmpl w:val="6234C4AA"/>
    <w:lvl w:ilvl="0" w:tplc="A58A4EF4">
      <w:start w:val="3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7DE6007"/>
    <w:multiLevelType w:val="hybridMultilevel"/>
    <w:tmpl w:val="5FFA5C7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1"/>
  </w:num>
  <w:num w:numId="2">
    <w:abstractNumId w:val="17"/>
  </w:num>
  <w:num w:numId="3">
    <w:abstractNumId w:val="12"/>
  </w:num>
  <w:num w:numId="4">
    <w:abstractNumId w:val="14"/>
  </w:num>
  <w:num w:numId="5">
    <w:abstractNumId w:val="15"/>
  </w:num>
  <w:num w:numId="6">
    <w:abstractNumId w:val="10"/>
  </w:num>
  <w:num w:numId="7">
    <w:abstractNumId w:val="5"/>
  </w:num>
  <w:num w:numId="8">
    <w:abstractNumId w:val="2"/>
  </w:num>
  <w:num w:numId="9">
    <w:abstractNumId w:val="1"/>
  </w:num>
  <w:num w:numId="10">
    <w:abstractNumId w:val="3"/>
  </w:num>
  <w:num w:numId="11">
    <w:abstractNumId w:val="4"/>
  </w:num>
  <w:num w:numId="12">
    <w:abstractNumId w:val="23"/>
  </w:num>
  <w:num w:numId="13">
    <w:abstractNumId w:val="7"/>
  </w:num>
  <w:num w:numId="14">
    <w:abstractNumId w:val="16"/>
  </w:num>
  <w:num w:numId="15">
    <w:abstractNumId w:val="22"/>
  </w:num>
  <w:num w:numId="16">
    <w:abstractNumId w:val="6"/>
  </w:num>
  <w:num w:numId="17">
    <w:abstractNumId w:val="18"/>
  </w:num>
  <w:num w:numId="18">
    <w:abstractNumId w:val="19"/>
  </w:num>
  <w:num w:numId="19">
    <w:abstractNumId w:val="13"/>
  </w:num>
  <w:num w:numId="20">
    <w:abstractNumId w:val="21"/>
  </w:num>
  <w:num w:numId="21">
    <w:abstractNumId w:val="20"/>
  </w:num>
  <w:num w:numId="22">
    <w:abstractNumId w:val="9"/>
  </w:num>
  <w:num w:numId="23">
    <w:abstractNumId w:val="24"/>
  </w:num>
  <w:num w:numId="24">
    <w:abstractNumId w:val="8"/>
  </w:num>
  <w:num w:numId="25">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7"/>
  <w:doNotDisplayPageBoundaries/>
  <w:proofState w:spelling="clean"/>
  <w:trackRevisions/>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99xa5pf1ppe9ie2ta7v5008vsxvdxptxdfa&quot;&gt;cholesteatoma-Recovered&lt;record-ids&gt;&lt;item&gt;5241&lt;/item&gt;&lt;item&gt;5312&lt;/item&gt;&lt;item&gt;5849&lt;/item&gt;&lt;item&gt;6420&lt;/item&gt;&lt;item&gt;6423&lt;/item&gt;&lt;/record-ids&gt;&lt;/item&gt;&lt;/Libraries&gt;"/>
  </w:docVars>
  <w:rsids>
    <w:rsidRoot w:val="00752119"/>
    <w:rsid w:val="0000087D"/>
    <w:rsid w:val="00005C46"/>
    <w:rsid w:val="00012C8A"/>
    <w:rsid w:val="00015BCD"/>
    <w:rsid w:val="0002065D"/>
    <w:rsid w:val="000259AA"/>
    <w:rsid w:val="00027DF4"/>
    <w:rsid w:val="00030BDD"/>
    <w:rsid w:val="00041A9F"/>
    <w:rsid w:val="00051416"/>
    <w:rsid w:val="000526B9"/>
    <w:rsid w:val="00063FCC"/>
    <w:rsid w:val="0006438F"/>
    <w:rsid w:val="00064C29"/>
    <w:rsid w:val="00073080"/>
    <w:rsid w:val="00086F3F"/>
    <w:rsid w:val="000953B0"/>
    <w:rsid w:val="00096AC0"/>
    <w:rsid w:val="00097734"/>
    <w:rsid w:val="000B67EC"/>
    <w:rsid w:val="000B750F"/>
    <w:rsid w:val="000C07E1"/>
    <w:rsid w:val="000C18B6"/>
    <w:rsid w:val="000C4580"/>
    <w:rsid w:val="000D0435"/>
    <w:rsid w:val="000D2928"/>
    <w:rsid w:val="000D4F14"/>
    <w:rsid w:val="000E2993"/>
    <w:rsid w:val="000E3BD6"/>
    <w:rsid w:val="000E6B39"/>
    <w:rsid w:val="000F119D"/>
    <w:rsid w:val="000F2E0C"/>
    <w:rsid w:val="000F60F4"/>
    <w:rsid w:val="001023C2"/>
    <w:rsid w:val="00103115"/>
    <w:rsid w:val="001078C0"/>
    <w:rsid w:val="00115007"/>
    <w:rsid w:val="00131523"/>
    <w:rsid w:val="00131681"/>
    <w:rsid w:val="00131720"/>
    <w:rsid w:val="00132782"/>
    <w:rsid w:val="00141609"/>
    <w:rsid w:val="0014467C"/>
    <w:rsid w:val="00150679"/>
    <w:rsid w:val="00150E37"/>
    <w:rsid w:val="00161E8F"/>
    <w:rsid w:val="001671E1"/>
    <w:rsid w:val="001711A9"/>
    <w:rsid w:val="0018731D"/>
    <w:rsid w:val="001A0FFB"/>
    <w:rsid w:val="001A4EC9"/>
    <w:rsid w:val="001B3242"/>
    <w:rsid w:val="001B5125"/>
    <w:rsid w:val="001B7295"/>
    <w:rsid w:val="001C0E70"/>
    <w:rsid w:val="001C12A0"/>
    <w:rsid w:val="001E17F9"/>
    <w:rsid w:val="001E2875"/>
    <w:rsid w:val="001E3086"/>
    <w:rsid w:val="001F4CAF"/>
    <w:rsid w:val="001F699D"/>
    <w:rsid w:val="001F6B4A"/>
    <w:rsid w:val="00204EC7"/>
    <w:rsid w:val="0022082B"/>
    <w:rsid w:val="002220B1"/>
    <w:rsid w:val="0023081C"/>
    <w:rsid w:val="00231DE9"/>
    <w:rsid w:val="0023355C"/>
    <w:rsid w:val="00235968"/>
    <w:rsid w:val="00236FE1"/>
    <w:rsid w:val="00240277"/>
    <w:rsid w:val="002422B9"/>
    <w:rsid w:val="002442CD"/>
    <w:rsid w:val="00246559"/>
    <w:rsid w:val="00281516"/>
    <w:rsid w:val="00287402"/>
    <w:rsid w:val="002904CB"/>
    <w:rsid w:val="0029378A"/>
    <w:rsid w:val="0029382E"/>
    <w:rsid w:val="00296157"/>
    <w:rsid w:val="002A0FE6"/>
    <w:rsid w:val="002A244A"/>
    <w:rsid w:val="002B7AAF"/>
    <w:rsid w:val="002C0E1B"/>
    <w:rsid w:val="002D56AE"/>
    <w:rsid w:val="002E043E"/>
    <w:rsid w:val="00302FF1"/>
    <w:rsid w:val="003145AA"/>
    <w:rsid w:val="00321A5D"/>
    <w:rsid w:val="00330B83"/>
    <w:rsid w:val="00333AB1"/>
    <w:rsid w:val="00333E83"/>
    <w:rsid w:val="00340C3C"/>
    <w:rsid w:val="003411A3"/>
    <w:rsid w:val="00344911"/>
    <w:rsid w:val="00346977"/>
    <w:rsid w:val="00350E52"/>
    <w:rsid w:val="00353048"/>
    <w:rsid w:val="00360AE8"/>
    <w:rsid w:val="00363892"/>
    <w:rsid w:val="00364FE4"/>
    <w:rsid w:val="003674F9"/>
    <w:rsid w:val="0036795B"/>
    <w:rsid w:val="003725FA"/>
    <w:rsid w:val="003744AF"/>
    <w:rsid w:val="00386EBA"/>
    <w:rsid w:val="00387C10"/>
    <w:rsid w:val="00391F05"/>
    <w:rsid w:val="00395492"/>
    <w:rsid w:val="00397EE8"/>
    <w:rsid w:val="003A2E2C"/>
    <w:rsid w:val="003B3236"/>
    <w:rsid w:val="003C1185"/>
    <w:rsid w:val="003C1A46"/>
    <w:rsid w:val="003C1CD3"/>
    <w:rsid w:val="003D0B3C"/>
    <w:rsid w:val="003D2BD1"/>
    <w:rsid w:val="003D60EC"/>
    <w:rsid w:val="003E1D40"/>
    <w:rsid w:val="003E21FE"/>
    <w:rsid w:val="003E42A4"/>
    <w:rsid w:val="003E5AC7"/>
    <w:rsid w:val="003E7217"/>
    <w:rsid w:val="0041136B"/>
    <w:rsid w:val="004144B2"/>
    <w:rsid w:val="00414708"/>
    <w:rsid w:val="00414B3A"/>
    <w:rsid w:val="00415610"/>
    <w:rsid w:val="004169C4"/>
    <w:rsid w:val="00417EEA"/>
    <w:rsid w:val="00426049"/>
    <w:rsid w:val="004327B4"/>
    <w:rsid w:val="00433F7C"/>
    <w:rsid w:val="00435A1F"/>
    <w:rsid w:val="00440B2E"/>
    <w:rsid w:val="00440BE7"/>
    <w:rsid w:val="0045395B"/>
    <w:rsid w:val="00457A2B"/>
    <w:rsid w:val="00457DAE"/>
    <w:rsid w:val="00462FE5"/>
    <w:rsid w:val="00465EFD"/>
    <w:rsid w:val="00465F95"/>
    <w:rsid w:val="004674B1"/>
    <w:rsid w:val="00480BFD"/>
    <w:rsid w:val="00487EE1"/>
    <w:rsid w:val="00490FD1"/>
    <w:rsid w:val="004910F7"/>
    <w:rsid w:val="00492755"/>
    <w:rsid w:val="004946F0"/>
    <w:rsid w:val="00496B01"/>
    <w:rsid w:val="004B4199"/>
    <w:rsid w:val="004C419B"/>
    <w:rsid w:val="004D0725"/>
    <w:rsid w:val="004D1A6F"/>
    <w:rsid w:val="004D3AE0"/>
    <w:rsid w:val="004E3980"/>
    <w:rsid w:val="004E3C25"/>
    <w:rsid w:val="004E5E22"/>
    <w:rsid w:val="004E6E3E"/>
    <w:rsid w:val="004F2557"/>
    <w:rsid w:val="00501CA9"/>
    <w:rsid w:val="0050473A"/>
    <w:rsid w:val="00507B34"/>
    <w:rsid w:val="00507EE6"/>
    <w:rsid w:val="005163DD"/>
    <w:rsid w:val="00522314"/>
    <w:rsid w:val="00524F1F"/>
    <w:rsid w:val="00533FA3"/>
    <w:rsid w:val="005377CD"/>
    <w:rsid w:val="005428B9"/>
    <w:rsid w:val="005463E8"/>
    <w:rsid w:val="0055181B"/>
    <w:rsid w:val="00557FE9"/>
    <w:rsid w:val="00561CBC"/>
    <w:rsid w:val="00567206"/>
    <w:rsid w:val="00581B4A"/>
    <w:rsid w:val="005832EC"/>
    <w:rsid w:val="00586262"/>
    <w:rsid w:val="005903F4"/>
    <w:rsid w:val="00595D46"/>
    <w:rsid w:val="005A0C2A"/>
    <w:rsid w:val="005A7C1F"/>
    <w:rsid w:val="005B4FB5"/>
    <w:rsid w:val="005C2C65"/>
    <w:rsid w:val="005C726D"/>
    <w:rsid w:val="005D18E0"/>
    <w:rsid w:val="005D1C1A"/>
    <w:rsid w:val="005D1F2B"/>
    <w:rsid w:val="005D39E4"/>
    <w:rsid w:val="005D5B45"/>
    <w:rsid w:val="005E33F5"/>
    <w:rsid w:val="005E398D"/>
    <w:rsid w:val="005E6EE5"/>
    <w:rsid w:val="005E7E6F"/>
    <w:rsid w:val="005F0FF5"/>
    <w:rsid w:val="005F4612"/>
    <w:rsid w:val="005F7143"/>
    <w:rsid w:val="00600D72"/>
    <w:rsid w:val="006013F1"/>
    <w:rsid w:val="00611FC6"/>
    <w:rsid w:val="0061241A"/>
    <w:rsid w:val="00615389"/>
    <w:rsid w:val="0061571D"/>
    <w:rsid w:val="00626E73"/>
    <w:rsid w:val="00632743"/>
    <w:rsid w:val="00635E1F"/>
    <w:rsid w:val="006454BC"/>
    <w:rsid w:val="006527EB"/>
    <w:rsid w:val="00654049"/>
    <w:rsid w:val="00655311"/>
    <w:rsid w:val="0065650D"/>
    <w:rsid w:val="0066306F"/>
    <w:rsid w:val="00665075"/>
    <w:rsid w:val="0067096C"/>
    <w:rsid w:val="00676630"/>
    <w:rsid w:val="00677D49"/>
    <w:rsid w:val="00684604"/>
    <w:rsid w:val="0069326C"/>
    <w:rsid w:val="006A2E95"/>
    <w:rsid w:val="006A4781"/>
    <w:rsid w:val="006B2AD8"/>
    <w:rsid w:val="006B6D47"/>
    <w:rsid w:val="006B712B"/>
    <w:rsid w:val="006C63FE"/>
    <w:rsid w:val="006C6F2A"/>
    <w:rsid w:val="006D1198"/>
    <w:rsid w:val="006D503B"/>
    <w:rsid w:val="006E6BEC"/>
    <w:rsid w:val="006F6F5D"/>
    <w:rsid w:val="006F7BC0"/>
    <w:rsid w:val="007039AD"/>
    <w:rsid w:val="00706E69"/>
    <w:rsid w:val="007145D6"/>
    <w:rsid w:val="00715121"/>
    <w:rsid w:val="0071589A"/>
    <w:rsid w:val="007158E0"/>
    <w:rsid w:val="00716C60"/>
    <w:rsid w:val="00717583"/>
    <w:rsid w:val="007175C0"/>
    <w:rsid w:val="007263C8"/>
    <w:rsid w:val="007310F2"/>
    <w:rsid w:val="00731421"/>
    <w:rsid w:val="0073553A"/>
    <w:rsid w:val="007367B4"/>
    <w:rsid w:val="00736DC5"/>
    <w:rsid w:val="007372E7"/>
    <w:rsid w:val="00743726"/>
    <w:rsid w:val="007517A3"/>
    <w:rsid w:val="00752119"/>
    <w:rsid w:val="00753878"/>
    <w:rsid w:val="00760EAD"/>
    <w:rsid w:val="00761442"/>
    <w:rsid w:val="007679DF"/>
    <w:rsid w:val="00771CED"/>
    <w:rsid w:val="00772B90"/>
    <w:rsid w:val="00775BB0"/>
    <w:rsid w:val="00780B9C"/>
    <w:rsid w:val="00783D5A"/>
    <w:rsid w:val="00797400"/>
    <w:rsid w:val="007A0AC6"/>
    <w:rsid w:val="007A5C19"/>
    <w:rsid w:val="007B039D"/>
    <w:rsid w:val="007B7CB7"/>
    <w:rsid w:val="007C1B08"/>
    <w:rsid w:val="007C4768"/>
    <w:rsid w:val="007C6150"/>
    <w:rsid w:val="007D327B"/>
    <w:rsid w:val="007D61D3"/>
    <w:rsid w:val="007E48C5"/>
    <w:rsid w:val="00801A72"/>
    <w:rsid w:val="00804418"/>
    <w:rsid w:val="008117BE"/>
    <w:rsid w:val="00812770"/>
    <w:rsid w:val="0081349D"/>
    <w:rsid w:val="00814E34"/>
    <w:rsid w:val="00815668"/>
    <w:rsid w:val="008212F6"/>
    <w:rsid w:val="00826533"/>
    <w:rsid w:val="00827129"/>
    <w:rsid w:val="00830AB2"/>
    <w:rsid w:val="00833647"/>
    <w:rsid w:val="00837DBC"/>
    <w:rsid w:val="00845578"/>
    <w:rsid w:val="00846E89"/>
    <w:rsid w:val="0084786E"/>
    <w:rsid w:val="00850058"/>
    <w:rsid w:val="00866A1C"/>
    <w:rsid w:val="00876325"/>
    <w:rsid w:val="008808A3"/>
    <w:rsid w:val="0088566B"/>
    <w:rsid w:val="00885CBD"/>
    <w:rsid w:val="008A073E"/>
    <w:rsid w:val="008A4FE6"/>
    <w:rsid w:val="008A602D"/>
    <w:rsid w:val="008B0C08"/>
    <w:rsid w:val="008B16E8"/>
    <w:rsid w:val="008B1AB6"/>
    <w:rsid w:val="008B21B1"/>
    <w:rsid w:val="008B4BC9"/>
    <w:rsid w:val="008C5735"/>
    <w:rsid w:val="008D0425"/>
    <w:rsid w:val="008D470F"/>
    <w:rsid w:val="008F12E8"/>
    <w:rsid w:val="008F34BF"/>
    <w:rsid w:val="008F3D94"/>
    <w:rsid w:val="00900344"/>
    <w:rsid w:val="00902161"/>
    <w:rsid w:val="00902788"/>
    <w:rsid w:val="00903993"/>
    <w:rsid w:val="00907B7F"/>
    <w:rsid w:val="00911231"/>
    <w:rsid w:val="009140A2"/>
    <w:rsid w:val="0092116F"/>
    <w:rsid w:val="00925711"/>
    <w:rsid w:val="00926AAC"/>
    <w:rsid w:val="009316FD"/>
    <w:rsid w:val="00933020"/>
    <w:rsid w:val="00942B06"/>
    <w:rsid w:val="00943FE8"/>
    <w:rsid w:val="00947EEF"/>
    <w:rsid w:val="00951D1E"/>
    <w:rsid w:val="0095537A"/>
    <w:rsid w:val="00956383"/>
    <w:rsid w:val="00965A54"/>
    <w:rsid w:val="00966F67"/>
    <w:rsid w:val="00967978"/>
    <w:rsid w:val="009708BC"/>
    <w:rsid w:val="009733E4"/>
    <w:rsid w:val="009734C5"/>
    <w:rsid w:val="00976460"/>
    <w:rsid w:val="0098474E"/>
    <w:rsid w:val="00993A5E"/>
    <w:rsid w:val="00993E9F"/>
    <w:rsid w:val="00995991"/>
    <w:rsid w:val="00997A73"/>
    <w:rsid w:val="009A190E"/>
    <w:rsid w:val="009A40C0"/>
    <w:rsid w:val="009A7E4E"/>
    <w:rsid w:val="009B2A1F"/>
    <w:rsid w:val="009C0B4A"/>
    <w:rsid w:val="009C66D3"/>
    <w:rsid w:val="009C6BD8"/>
    <w:rsid w:val="009D26E4"/>
    <w:rsid w:val="009E1EC6"/>
    <w:rsid w:val="009E70C0"/>
    <w:rsid w:val="009F3FC5"/>
    <w:rsid w:val="00A00229"/>
    <w:rsid w:val="00A00A78"/>
    <w:rsid w:val="00A056AA"/>
    <w:rsid w:val="00A06FF5"/>
    <w:rsid w:val="00A145E4"/>
    <w:rsid w:val="00A209D1"/>
    <w:rsid w:val="00A25610"/>
    <w:rsid w:val="00A275C1"/>
    <w:rsid w:val="00A301DF"/>
    <w:rsid w:val="00A37DB3"/>
    <w:rsid w:val="00A40CE7"/>
    <w:rsid w:val="00A440DB"/>
    <w:rsid w:val="00A517E3"/>
    <w:rsid w:val="00A52432"/>
    <w:rsid w:val="00A55360"/>
    <w:rsid w:val="00A60488"/>
    <w:rsid w:val="00A711A7"/>
    <w:rsid w:val="00A73874"/>
    <w:rsid w:val="00A77552"/>
    <w:rsid w:val="00A824AE"/>
    <w:rsid w:val="00A835D1"/>
    <w:rsid w:val="00A91EE2"/>
    <w:rsid w:val="00A927AD"/>
    <w:rsid w:val="00AA0106"/>
    <w:rsid w:val="00AA342C"/>
    <w:rsid w:val="00AA3FC3"/>
    <w:rsid w:val="00AA5327"/>
    <w:rsid w:val="00AA613B"/>
    <w:rsid w:val="00AA7C9B"/>
    <w:rsid w:val="00AB16E4"/>
    <w:rsid w:val="00AB5984"/>
    <w:rsid w:val="00AC005D"/>
    <w:rsid w:val="00AC6126"/>
    <w:rsid w:val="00AC76C8"/>
    <w:rsid w:val="00AC7A8E"/>
    <w:rsid w:val="00AD26A1"/>
    <w:rsid w:val="00AD6D38"/>
    <w:rsid w:val="00AD73EC"/>
    <w:rsid w:val="00AE0867"/>
    <w:rsid w:val="00AE67BB"/>
    <w:rsid w:val="00AF1F9B"/>
    <w:rsid w:val="00AF43E9"/>
    <w:rsid w:val="00AF75C7"/>
    <w:rsid w:val="00B01A62"/>
    <w:rsid w:val="00B023B2"/>
    <w:rsid w:val="00B11291"/>
    <w:rsid w:val="00B16078"/>
    <w:rsid w:val="00B173F1"/>
    <w:rsid w:val="00B2654D"/>
    <w:rsid w:val="00B33A05"/>
    <w:rsid w:val="00B34B53"/>
    <w:rsid w:val="00B37616"/>
    <w:rsid w:val="00B4071D"/>
    <w:rsid w:val="00B41F34"/>
    <w:rsid w:val="00B453AD"/>
    <w:rsid w:val="00B514C8"/>
    <w:rsid w:val="00B51B26"/>
    <w:rsid w:val="00B521CA"/>
    <w:rsid w:val="00B52404"/>
    <w:rsid w:val="00B535EB"/>
    <w:rsid w:val="00B5360D"/>
    <w:rsid w:val="00B537DE"/>
    <w:rsid w:val="00B55125"/>
    <w:rsid w:val="00B577FD"/>
    <w:rsid w:val="00B61C27"/>
    <w:rsid w:val="00B61F40"/>
    <w:rsid w:val="00B64E44"/>
    <w:rsid w:val="00B6706E"/>
    <w:rsid w:val="00B709A8"/>
    <w:rsid w:val="00B71630"/>
    <w:rsid w:val="00B749C1"/>
    <w:rsid w:val="00B75745"/>
    <w:rsid w:val="00B90DE6"/>
    <w:rsid w:val="00B90E0D"/>
    <w:rsid w:val="00B922BE"/>
    <w:rsid w:val="00BA0C6B"/>
    <w:rsid w:val="00BB244B"/>
    <w:rsid w:val="00BB5E14"/>
    <w:rsid w:val="00BC5DCF"/>
    <w:rsid w:val="00BE3A84"/>
    <w:rsid w:val="00BE6365"/>
    <w:rsid w:val="00BE6F0E"/>
    <w:rsid w:val="00BE7A8C"/>
    <w:rsid w:val="00BF28F5"/>
    <w:rsid w:val="00BF42E0"/>
    <w:rsid w:val="00C05131"/>
    <w:rsid w:val="00C06B28"/>
    <w:rsid w:val="00C06B5A"/>
    <w:rsid w:val="00C07FCD"/>
    <w:rsid w:val="00C130F8"/>
    <w:rsid w:val="00C13DE8"/>
    <w:rsid w:val="00C15B52"/>
    <w:rsid w:val="00C16D6C"/>
    <w:rsid w:val="00C17C21"/>
    <w:rsid w:val="00C245F7"/>
    <w:rsid w:val="00C42350"/>
    <w:rsid w:val="00C4327C"/>
    <w:rsid w:val="00C472E4"/>
    <w:rsid w:val="00C47BFD"/>
    <w:rsid w:val="00C507DE"/>
    <w:rsid w:val="00C625CA"/>
    <w:rsid w:val="00C641C8"/>
    <w:rsid w:val="00C643C6"/>
    <w:rsid w:val="00C85A16"/>
    <w:rsid w:val="00C85B60"/>
    <w:rsid w:val="00CA06BF"/>
    <w:rsid w:val="00CA073A"/>
    <w:rsid w:val="00CA3BE2"/>
    <w:rsid w:val="00CA6C15"/>
    <w:rsid w:val="00CA7146"/>
    <w:rsid w:val="00CA7B96"/>
    <w:rsid w:val="00CB0CFC"/>
    <w:rsid w:val="00CB3C93"/>
    <w:rsid w:val="00CB431D"/>
    <w:rsid w:val="00CF1E59"/>
    <w:rsid w:val="00CF34A9"/>
    <w:rsid w:val="00CF3B03"/>
    <w:rsid w:val="00CF4112"/>
    <w:rsid w:val="00D100D0"/>
    <w:rsid w:val="00D14E60"/>
    <w:rsid w:val="00D21CAD"/>
    <w:rsid w:val="00D22D63"/>
    <w:rsid w:val="00D272CC"/>
    <w:rsid w:val="00D31A40"/>
    <w:rsid w:val="00D33B34"/>
    <w:rsid w:val="00D36ACF"/>
    <w:rsid w:val="00D43EDF"/>
    <w:rsid w:val="00D64C5E"/>
    <w:rsid w:val="00D6768F"/>
    <w:rsid w:val="00D75B61"/>
    <w:rsid w:val="00D81D22"/>
    <w:rsid w:val="00D8737E"/>
    <w:rsid w:val="00D90DA8"/>
    <w:rsid w:val="00D97EDD"/>
    <w:rsid w:val="00DA44F0"/>
    <w:rsid w:val="00DB2FA2"/>
    <w:rsid w:val="00DB381F"/>
    <w:rsid w:val="00DB3A3F"/>
    <w:rsid w:val="00DB6365"/>
    <w:rsid w:val="00DC50B3"/>
    <w:rsid w:val="00DC5B69"/>
    <w:rsid w:val="00DD3874"/>
    <w:rsid w:val="00DE7FA6"/>
    <w:rsid w:val="00DF242E"/>
    <w:rsid w:val="00DF7D31"/>
    <w:rsid w:val="00E0401A"/>
    <w:rsid w:val="00E12426"/>
    <w:rsid w:val="00E13A27"/>
    <w:rsid w:val="00E141DF"/>
    <w:rsid w:val="00E267AB"/>
    <w:rsid w:val="00E2762E"/>
    <w:rsid w:val="00E30A1A"/>
    <w:rsid w:val="00E326E5"/>
    <w:rsid w:val="00E405EC"/>
    <w:rsid w:val="00E41A53"/>
    <w:rsid w:val="00E440B6"/>
    <w:rsid w:val="00E443F5"/>
    <w:rsid w:val="00E46E05"/>
    <w:rsid w:val="00E47714"/>
    <w:rsid w:val="00E47AAD"/>
    <w:rsid w:val="00E72A3B"/>
    <w:rsid w:val="00E81BC3"/>
    <w:rsid w:val="00E83F00"/>
    <w:rsid w:val="00E86552"/>
    <w:rsid w:val="00E87730"/>
    <w:rsid w:val="00E87C2C"/>
    <w:rsid w:val="00E96D87"/>
    <w:rsid w:val="00EA42BD"/>
    <w:rsid w:val="00EA53E0"/>
    <w:rsid w:val="00EB0289"/>
    <w:rsid w:val="00ED3161"/>
    <w:rsid w:val="00ED3ADF"/>
    <w:rsid w:val="00ED4BC8"/>
    <w:rsid w:val="00ED5C65"/>
    <w:rsid w:val="00EE3C40"/>
    <w:rsid w:val="00EE402B"/>
    <w:rsid w:val="00EE4A2E"/>
    <w:rsid w:val="00EE7212"/>
    <w:rsid w:val="00F049DE"/>
    <w:rsid w:val="00F079FC"/>
    <w:rsid w:val="00F158F7"/>
    <w:rsid w:val="00F24A86"/>
    <w:rsid w:val="00F2599A"/>
    <w:rsid w:val="00F31850"/>
    <w:rsid w:val="00F340DB"/>
    <w:rsid w:val="00F34511"/>
    <w:rsid w:val="00F34AD8"/>
    <w:rsid w:val="00F420DC"/>
    <w:rsid w:val="00F44423"/>
    <w:rsid w:val="00F473FA"/>
    <w:rsid w:val="00F55A66"/>
    <w:rsid w:val="00F56777"/>
    <w:rsid w:val="00F56E4A"/>
    <w:rsid w:val="00F57F2F"/>
    <w:rsid w:val="00F667AA"/>
    <w:rsid w:val="00F72A2B"/>
    <w:rsid w:val="00F748E7"/>
    <w:rsid w:val="00F76515"/>
    <w:rsid w:val="00F822C7"/>
    <w:rsid w:val="00F832F8"/>
    <w:rsid w:val="00F83A69"/>
    <w:rsid w:val="00F923B9"/>
    <w:rsid w:val="00F95BB8"/>
    <w:rsid w:val="00F9718E"/>
    <w:rsid w:val="00FB076D"/>
    <w:rsid w:val="00FB3571"/>
    <w:rsid w:val="00FB4E25"/>
    <w:rsid w:val="00FB5D5E"/>
    <w:rsid w:val="00FB722F"/>
    <w:rsid w:val="00FC092F"/>
    <w:rsid w:val="00FC3CE5"/>
    <w:rsid w:val="00FC40F2"/>
    <w:rsid w:val="00FD143A"/>
    <w:rsid w:val="00FD3ABA"/>
    <w:rsid w:val="00FD4284"/>
    <w:rsid w:val="00FD6123"/>
    <w:rsid w:val="00FE2257"/>
    <w:rsid w:val="00FE2E72"/>
    <w:rsid w:val="00FE6D57"/>
    <w:rsid w:val="00FF1426"/>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BE24D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289"/>
    <w:pPr>
      <w:jc w:val="both"/>
    </w:pPr>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unhideWhenUsed/>
    <w:rsid w:val="00480BFD"/>
    <w:rPr>
      <w:sz w:val="20"/>
      <w:szCs w:val="20"/>
    </w:rPr>
  </w:style>
  <w:style w:type="character" w:customStyle="1" w:styleId="CommentTextChar">
    <w:name w:val="Comment Text Char"/>
    <w:basedOn w:val="DefaultParagraphFont"/>
    <w:link w:val="CommentText"/>
    <w:uiPriority w:val="99"/>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rmaltextrun">
    <w:name w:val="normaltextrun"/>
    <w:basedOn w:val="DefaultParagraphFont"/>
    <w:rsid w:val="003744AF"/>
  </w:style>
  <w:style w:type="paragraph" w:styleId="NormalWeb">
    <w:name w:val="Normal (Web)"/>
    <w:basedOn w:val="Normal"/>
    <w:uiPriority w:val="99"/>
    <w:unhideWhenUsed/>
    <w:rsid w:val="0029378A"/>
    <w:pPr>
      <w:spacing w:before="100" w:beforeAutospacing="1" w:after="100" w:afterAutospacing="1"/>
      <w:jc w:val="left"/>
    </w:pPr>
    <w:rPr>
      <w:rFonts w:ascii="Times New Roman" w:eastAsia="Times New Roman" w:hAnsi="Times New Roman" w:cs="Times New Roman"/>
      <w:lang w:val="en-CA" w:eastAsia="en-CA"/>
    </w:rPr>
  </w:style>
  <w:style w:type="character" w:styleId="Strong">
    <w:name w:val="Strong"/>
    <w:basedOn w:val="DefaultParagraphFont"/>
    <w:uiPriority w:val="22"/>
    <w:qFormat/>
    <w:rsid w:val="0029378A"/>
    <w:rPr>
      <w:b/>
      <w:bCs/>
    </w:rPr>
  </w:style>
  <w:style w:type="paragraph" w:styleId="Header">
    <w:name w:val="header"/>
    <w:basedOn w:val="Normal"/>
    <w:link w:val="HeaderChar"/>
    <w:uiPriority w:val="99"/>
    <w:unhideWhenUsed/>
    <w:rsid w:val="00FB076D"/>
    <w:pPr>
      <w:tabs>
        <w:tab w:val="center" w:pos="4680"/>
        <w:tab w:val="right" w:pos="9360"/>
      </w:tabs>
    </w:pPr>
  </w:style>
  <w:style w:type="character" w:customStyle="1" w:styleId="HeaderChar">
    <w:name w:val="Header Char"/>
    <w:basedOn w:val="DefaultParagraphFont"/>
    <w:link w:val="Header"/>
    <w:uiPriority w:val="99"/>
    <w:rsid w:val="00FB076D"/>
  </w:style>
  <w:style w:type="paragraph" w:styleId="Footer">
    <w:name w:val="footer"/>
    <w:basedOn w:val="Normal"/>
    <w:link w:val="FooterChar"/>
    <w:uiPriority w:val="99"/>
    <w:unhideWhenUsed/>
    <w:rsid w:val="00FB076D"/>
    <w:pPr>
      <w:tabs>
        <w:tab w:val="center" w:pos="4680"/>
        <w:tab w:val="right" w:pos="9360"/>
      </w:tabs>
    </w:pPr>
  </w:style>
  <w:style w:type="character" w:customStyle="1" w:styleId="FooterChar">
    <w:name w:val="Footer Char"/>
    <w:basedOn w:val="DefaultParagraphFont"/>
    <w:link w:val="Footer"/>
    <w:uiPriority w:val="99"/>
    <w:rsid w:val="00FB076D"/>
  </w:style>
  <w:style w:type="character" w:styleId="LineNumber">
    <w:name w:val="line number"/>
    <w:basedOn w:val="DefaultParagraphFont"/>
    <w:uiPriority w:val="99"/>
    <w:semiHidden/>
    <w:unhideWhenUsed/>
    <w:rsid w:val="00ED4BC8"/>
  </w:style>
  <w:style w:type="paragraph" w:styleId="Revision">
    <w:name w:val="Revision"/>
    <w:hidden/>
    <w:uiPriority w:val="99"/>
    <w:semiHidden/>
    <w:rsid w:val="00FC3CE5"/>
  </w:style>
  <w:style w:type="paragraph" w:styleId="DocumentMap">
    <w:name w:val="Document Map"/>
    <w:basedOn w:val="Normal"/>
    <w:link w:val="DocumentMapChar"/>
    <w:uiPriority w:val="99"/>
    <w:semiHidden/>
    <w:unhideWhenUsed/>
    <w:rsid w:val="007175C0"/>
    <w:rPr>
      <w:rFonts w:ascii="Times New Roman" w:hAnsi="Times New Roman" w:cs="Times New Roman"/>
    </w:rPr>
  </w:style>
  <w:style w:type="character" w:customStyle="1" w:styleId="DocumentMapChar">
    <w:name w:val="Document Map Char"/>
    <w:basedOn w:val="DefaultParagraphFont"/>
    <w:link w:val="DocumentMap"/>
    <w:uiPriority w:val="99"/>
    <w:semiHidden/>
    <w:rsid w:val="007175C0"/>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 w:id="184157504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microsoft.com/office/2011/relationships/people" Target="people.xml"/><Relationship Id="rId21"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chart" Target="charts/chart1.xml"/><Relationship Id="rId12" Type="http://schemas.openxmlformats.org/officeDocument/2006/relationships/image" Target="media/image1.emf"/><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emf"/><Relationship Id="rId18" Type="http://schemas.openxmlformats.org/officeDocument/2006/relationships/image" Target="media/image7.emf"/><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arushriswarup/Documents/GitHub/Grad-School/Needs%20Analysis%20Survey/Needs%20Analysis%20Survey%20Results%2027-Jul-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CA"/>
              <a:t>Degree of Need of TEES Challenge</a:t>
            </a:r>
          </a:p>
        </c:rich>
      </c:tx>
      <c:overlay val="0"/>
    </c:title>
    <c:autoTitleDeleted val="0"/>
    <c:plotArea>
      <c:layout/>
      <c:barChart>
        <c:barDir val="col"/>
        <c:grouping val="clustered"/>
        <c:varyColors val="0"/>
        <c:ser>
          <c:idx val="0"/>
          <c:order val="0"/>
          <c:invertIfNegative val="0"/>
          <c:cat>
            <c:strRef>
              <c:f>Sheet1!$K$13:$K$18</c:f>
              <c:strCache>
                <c:ptCount val="6"/>
                <c:pt idx="0">
                  <c:v>Reaching Structures </c:v>
                </c:pt>
                <c:pt idx="1">
                  <c:v>Dissection and Removal of Cholesteatoma</c:v>
                </c:pt>
                <c:pt idx="2">
                  <c:v>Cutting Bone</c:v>
                </c:pt>
                <c:pt idx="3">
                  <c:v>Bleeding Control</c:v>
                </c:pt>
                <c:pt idx="4">
                  <c:v>Keeping the Lens Clean</c:v>
                </c:pt>
                <c:pt idx="5">
                  <c:v>Positioning a Graft</c:v>
                </c:pt>
              </c:strCache>
            </c:strRef>
          </c:cat>
          <c:val>
            <c:numRef>
              <c:f>Sheet1!$L$13:$L$18</c:f>
              <c:numCache>
                <c:formatCode>General</c:formatCode>
                <c:ptCount val="6"/>
                <c:pt idx="0">
                  <c:v>90.0</c:v>
                </c:pt>
                <c:pt idx="1">
                  <c:v>81.0</c:v>
                </c:pt>
                <c:pt idx="2">
                  <c:v>66.0</c:v>
                </c:pt>
                <c:pt idx="3">
                  <c:v>64.0</c:v>
                </c:pt>
                <c:pt idx="4">
                  <c:v>63.0</c:v>
                </c:pt>
                <c:pt idx="5">
                  <c:v>56.0</c:v>
                </c:pt>
              </c:numCache>
            </c:numRef>
          </c:val>
        </c:ser>
        <c:dLbls>
          <c:showLegendKey val="0"/>
          <c:showVal val="0"/>
          <c:showCatName val="0"/>
          <c:showSerName val="0"/>
          <c:showPercent val="0"/>
          <c:showBubbleSize val="0"/>
        </c:dLbls>
        <c:gapWidth val="150"/>
        <c:axId val="-2128055904"/>
        <c:axId val="-2110340672"/>
      </c:barChart>
      <c:catAx>
        <c:axId val="-2128055904"/>
        <c:scaling>
          <c:orientation val="minMax"/>
        </c:scaling>
        <c:delete val="0"/>
        <c:axPos val="b"/>
        <c:title>
          <c:tx>
            <c:rich>
              <a:bodyPr/>
              <a:lstStyle/>
              <a:p>
                <a:pPr>
                  <a:defRPr/>
                </a:pPr>
                <a:r>
                  <a:rPr lang="en-CA"/>
                  <a:t>Challenge During TEES</a:t>
                </a:r>
              </a:p>
            </c:rich>
          </c:tx>
          <c:overlay val="0"/>
        </c:title>
        <c:numFmt formatCode="General" sourceLinked="0"/>
        <c:majorTickMark val="out"/>
        <c:minorTickMark val="none"/>
        <c:tickLblPos val="nextTo"/>
        <c:crossAx val="-2110340672"/>
        <c:crosses val="autoZero"/>
        <c:auto val="1"/>
        <c:lblAlgn val="ctr"/>
        <c:lblOffset val="100"/>
        <c:noMultiLvlLbl val="0"/>
      </c:catAx>
      <c:valAx>
        <c:axId val="-2110340672"/>
        <c:scaling>
          <c:orientation val="minMax"/>
          <c:max val="100.0"/>
        </c:scaling>
        <c:delete val="0"/>
        <c:axPos val="l"/>
        <c:majorGridlines/>
        <c:title>
          <c:tx>
            <c:rich>
              <a:bodyPr rot="-5400000" vert="horz"/>
              <a:lstStyle/>
              <a:p>
                <a:pPr>
                  <a:defRPr/>
                </a:pPr>
                <a:r>
                  <a:rPr lang="en-CA"/>
                  <a:t>Degree of Need (Median%)</a:t>
                </a:r>
              </a:p>
            </c:rich>
          </c:tx>
          <c:overlay val="0"/>
        </c:title>
        <c:numFmt formatCode="General" sourceLinked="1"/>
        <c:majorTickMark val="out"/>
        <c:minorTickMark val="none"/>
        <c:tickLblPos val="nextTo"/>
        <c:crossAx val="-2128055904"/>
        <c:crosses val="autoZero"/>
        <c:crossBetween val="between"/>
      </c:valAx>
    </c:plotArea>
    <c:plotVisOnly val="1"/>
    <c:dispBlanksAs val="gap"/>
    <c:showDLblsOverMax val="0"/>
  </c:chart>
  <c:txPr>
    <a:bodyPr/>
    <a:lstStyle/>
    <a:p>
      <a:pPr>
        <a:defRPr>
          <a:latin typeface="+mn-lt"/>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474EF5D-CAC1-5D45-B654-91F595B0B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19</Pages>
  <Words>16407</Words>
  <Characters>93524</Characters>
  <Application>Microsoft Macintosh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097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27</cp:revision>
  <cp:lastPrinted>2017-09-25T14:54:00Z</cp:lastPrinted>
  <dcterms:created xsi:type="dcterms:W3CDTF">2017-09-23T16:40:00Z</dcterms:created>
  <dcterms:modified xsi:type="dcterms:W3CDTF">2017-09-25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